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7777777" w:rsidR="00857D4D" w:rsidRDefault="00FB7149">
      <w:pPr>
        <w:pStyle w:val="Authors"/>
        <w:framePr w:wrap="notBeside"/>
        <w:contextualSpacing/>
      </w:pPr>
      <w:r w:rsidRPr="005042CD">
        <w:t>Sebasti</w:t>
      </w:r>
      <w:r w:rsidR="00387DE5" w:rsidRPr="005042CD">
        <w:t>a</w:t>
      </w:r>
      <w:r w:rsidRPr="005042CD">
        <w:t>n S</w:t>
      </w:r>
      <w:r w:rsidR="00387DE5" w:rsidRPr="005042CD">
        <w:t>a</w:t>
      </w:r>
      <w:r w:rsidRPr="005042CD">
        <w:t>nchez</w:t>
      </w:r>
      <w:r w:rsidR="00857D4D">
        <w:t xml:space="preserve"> </w:t>
      </w:r>
    </w:p>
    <w:p w14:paraId="57A655BF" w14:textId="3960E2FB" w:rsidR="00E97402" w:rsidRPr="005042CD" w:rsidRDefault="00857D4D">
      <w:pPr>
        <w:pStyle w:val="Authors"/>
        <w:framePr w:wrap="notBeside"/>
        <w:contextualSpacing/>
      </w:pPr>
      <w:r>
        <w:t>Advisor: Nicolas Cardozo</w:t>
      </w:r>
    </w:p>
    <w:p w14:paraId="23345CB3" w14:textId="1B737D4F"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blockchain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they have </w:t>
      </w:r>
      <w:r w:rsidR="002B0EF0">
        <w:t>a number of challenges</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bookmarkStart w:id="0" w:name="_GoBack"/>
      <w:bookmarkEnd w:id="0"/>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25631ED6" w:rsidR="00E97402" w:rsidRPr="005042CD" w:rsidRDefault="00E97402" w:rsidP="00036651">
      <w:pPr>
        <w:pStyle w:val="IndexTerms"/>
      </w:pPr>
      <w:bookmarkStart w:id="1"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p>
    <w:bookmarkEnd w:id="1"/>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06C048"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9B19A2">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9B19A2">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2]","plainTextFormattedCitation":"[2]","previouslyFormattedCitation":"[1]"},"properties":{"noteIndex":0},"schema":"https://github.com/citation-style-language/schema/raw/master/csl-citation.json"}</w:instrText>
      </w:r>
      <w:r w:rsidR="008F0D33" w:rsidRPr="005042CD">
        <w:fldChar w:fldCharType="separate"/>
      </w:r>
      <w:r w:rsidR="009B19A2" w:rsidRPr="009B19A2">
        <w:rPr>
          <w:noProof/>
        </w:rPr>
        <w:t>[2]</w:t>
      </w:r>
      <w:r w:rsidR="008F0D33" w:rsidRPr="005042CD">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17B2526F"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44F4632C" w14:textId="58FFCA7F" w:rsidR="00BC5A83" w:rsidRDefault="004E49BE" w:rsidP="00BC5A83">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34755586" w14:textId="145EBF6A" w:rsidR="000F220D" w:rsidRDefault="000F220D" w:rsidP="000F220D">
      <w:pPr>
        <w:jc w:val="both"/>
        <w:rPr>
          <w:lang w:eastAsia="ja-JP"/>
        </w:rPr>
      </w:pPr>
    </w:p>
    <w:p w14:paraId="01455CF3" w14:textId="77777777" w:rsidR="000F220D" w:rsidRPr="005042CD" w:rsidRDefault="000F220D" w:rsidP="000F220D">
      <w:pPr>
        <w:pStyle w:val="Heading2"/>
        <w:rPr>
          <w:lang w:eastAsia="ja-JP"/>
        </w:rPr>
      </w:pPr>
      <w:bookmarkStart w:id="2" w:name="_Toc3892299"/>
      <w:r w:rsidRPr="005042CD">
        <w:rPr>
          <w:lang w:eastAsia="ja-JP"/>
        </w:rPr>
        <w:t>Technical Challenges</w:t>
      </w:r>
      <w:bookmarkEnd w:id="2"/>
    </w:p>
    <w:p w14:paraId="5D0B8E3F" w14:textId="77777777"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1F5CFB07" w14:textId="77777777"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Pr="005042CD">
        <w:rPr>
          <w:lang w:eastAsia="ja-JP"/>
        </w:rPr>
        <w:t xml:space="preserve"> </w:t>
      </w:r>
      <w:r w:rsidRPr="005042CD">
        <w:rPr>
          <w:lang w:eastAsia="ja-JP"/>
        </w:rPr>
        <w:fldChar w:fldCharType="begin" w:fldLock="1"/>
      </w:r>
      <w:r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Pr="005042CD">
        <w:rPr>
          <w:lang w:eastAsia="ja-JP"/>
        </w:rPr>
        <w:fldChar w:fldCharType="separate"/>
      </w:r>
      <w:r w:rsidRPr="005042CD">
        <w:rPr>
          <w:noProof/>
          <w:lang w:eastAsia="ja-JP"/>
        </w:rPr>
        <w:t>[6]</w:t>
      </w:r>
      <w:r w:rsidRPr="005042CD">
        <w:rPr>
          <w:lang w:eastAsia="ja-JP"/>
        </w:rPr>
        <w:fldChar w:fldCharType="end"/>
      </w:r>
      <w:r w:rsidRPr="005042CD">
        <w:rPr>
          <w:lang w:eastAsia="ja-JP"/>
        </w:rPr>
        <w:t xml:space="preserve"> identifies a number of technical challenges related to the blockchain.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3" w:name="_Toc3892300"/>
      <w:r w:rsidRPr="005042CD">
        <w:t>Throughput</w:t>
      </w:r>
      <w:bookmarkEnd w:id="3"/>
    </w:p>
    <w:p w14:paraId="61942FAC" w14:textId="77777777" w:rsidR="000F220D" w:rsidRDefault="000F220D" w:rsidP="000F220D">
      <w:pPr>
        <w:ind w:firstLine="202"/>
        <w:jc w:val="both"/>
        <w:rPr>
          <w:lang w:eastAsia="ja-JP"/>
        </w:rPr>
      </w:pPr>
      <w:r>
        <w:rPr>
          <w:lang w:eastAsia="ja-JP"/>
        </w:rPr>
        <w:t xml:space="preserve">Throughput is the amount of transactions that can be processed per second and it </w:t>
      </w:r>
      <w:r w:rsidRPr="005042CD">
        <w:rPr>
          <w:lang w:eastAsia="ja-JP"/>
        </w:rPr>
        <w:t xml:space="preserve">is an issue for the Bitcoin network. </w:t>
      </w:r>
      <w:r>
        <w:rPr>
          <w:lang w:eastAsia="ja-JP"/>
        </w:rPr>
        <w:lastRenderedPageBreak/>
        <w:t xml:space="preserve">The on-chain transaction processing capacity of the Bitcoin network is limited by the average block creation time of 10 minutes and the block size limit of 1 MB. These jointly constrain the network’s throughput. </w:t>
      </w:r>
      <w:r w:rsidRPr="005042CD">
        <w:rPr>
          <w:lang w:eastAsia="ja-JP"/>
        </w:rPr>
        <w:t xml:space="preserve">This network is processing only one transaction per second (tps) and has a theoretical maximum of 7 tps. </w:t>
      </w:r>
    </w:p>
    <w:p w14:paraId="0CF5D618" w14:textId="77777777" w:rsidR="000F220D" w:rsidRDefault="000F220D" w:rsidP="000F220D">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4E230CD1" w14:textId="77777777" w:rsidR="000F220D" w:rsidRPr="005042CD" w:rsidRDefault="000F220D" w:rsidP="000F220D">
      <w:pPr>
        <w:rPr>
          <w:lang w:eastAsia="ja-JP"/>
        </w:rPr>
      </w:pPr>
    </w:p>
    <w:p w14:paraId="31AF8D50" w14:textId="77777777" w:rsidR="000F220D" w:rsidRPr="005042CD" w:rsidRDefault="000F220D" w:rsidP="000F220D">
      <w:pPr>
        <w:pStyle w:val="Heading3"/>
      </w:pPr>
      <w:bookmarkStart w:id="4" w:name="_Toc3892301"/>
      <w:r w:rsidRPr="005042CD">
        <w:t>Latency</w:t>
      </w:r>
      <w:bookmarkEnd w:id="4"/>
    </w:p>
    <w:p w14:paraId="11E1EECC" w14:textId="36CCF24E" w:rsidR="000F220D" w:rsidRDefault="000F220D" w:rsidP="000F220D">
      <w:pPr>
        <w:jc w:val="both"/>
        <w:rPr>
          <w:lang w:eastAsia="ja-JP"/>
        </w:rPr>
      </w:pPr>
      <w:r>
        <w:rPr>
          <w:lang w:eastAsia="ja-JP"/>
        </w:rPr>
        <w:t xml:space="preserve">Latency is the time it takes from the creation of a transaction until the initial confirmation of it being accepted by the network. </w:t>
      </w:r>
      <w:r w:rsidRPr="005042CD">
        <w:rPr>
          <w:lang w:eastAsia="ja-JP"/>
        </w:rPr>
        <w:t>Latency is an issue for the Bitcoin network.</w:t>
      </w:r>
      <w:r>
        <w:rPr>
          <w:lang w:eastAsia="ja-JP"/>
        </w:rPr>
        <w:t xml:space="preserve"> </w:t>
      </w:r>
      <w:r w:rsidRPr="005042CD">
        <w:rPr>
          <w:lang w:eastAsia="ja-JP"/>
        </w:rPr>
        <w:t xml:space="preserve"> E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Pr>
          <w:lang w:eastAsia="ja-JP"/>
        </w:rPr>
        <w:t xml:space="preserve"> Latency is an issue that needs to be solved if this technology is to compete with payment methods currently in use.</w:t>
      </w:r>
    </w:p>
    <w:p w14:paraId="4FAED59A" w14:textId="77777777" w:rsidR="000F220D" w:rsidRPr="005042CD" w:rsidRDefault="000F220D"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364C4D20"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9B19A2">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2]"},"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66C2B21F"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9B19A2">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2,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54347">
        <w:rPr>
          <w:lang w:eastAsia="ja-JP"/>
        </w:rPr>
        <w:t>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5" w:name="_Toc3892294"/>
      <w:r w:rsidRPr="005042CD">
        <w:rPr>
          <w:lang w:eastAsia="ja-JP"/>
        </w:rPr>
        <w:t>Immutability</w:t>
      </w:r>
      <w:bookmarkEnd w:id="5"/>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6" w:name="_Toc3892295"/>
      <w:r w:rsidRPr="005042CD">
        <w:rPr>
          <w:lang w:eastAsia="ja-JP"/>
        </w:rPr>
        <w:t>Non-repudiation</w:t>
      </w:r>
      <w:bookmarkEnd w:id="6"/>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7" w:name="_Toc3892296"/>
      <w:r w:rsidRPr="005042CD">
        <w:rPr>
          <w:lang w:eastAsia="ja-JP"/>
        </w:rPr>
        <w:t>Integrity</w:t>
      </w:r>
      <w:bookmarkEnd w:id="7"/>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8" w:name="_Toc3892297"/>
      <w:r w:rsidRPr="005042CD">
        <w:rPr>
          <w:lang w:eastAsia="ja-JP"/>
        </w:rPr>
        <w:t>Transparency</w:t>
      </w:r>
      <w:bookmarkEnd w:id="8"/>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9" w:name="_Toc3892298"/>
      <w:r w:rsidRPr="005042CD">
        <w:rPr>
          <w:lang w:eastAsia="ja-JP"/>
        </w:rPr>
        <w:t>Equal Rights</w:t>
      </w:r>
      <w:bookmarkEnd w:id="9"/>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2EE1BD45"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C0761D">
        <w:rPr>
          <w:lang w:eastAsia="ja-JP"/>
        </w:rPr>
        <w:t xml:space="preserve"> </w:t>
      </w:r>
      <w:r>
        <w:rPr>
          <w:lang w:eastAsia="ja-JP"/>
        </w:rPr>
        <w:t>blockchain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7EC667C5"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w:t>
      </w:r>
      <w:r w:rsidRPr="005042CD">
        <w:rPr>
          <w:lang w:eastAsia="ja-JP"/>
        </w:rPr>
        <w:lastRenderedPageBreak/>
        <w:t>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they guarantee the fundamental properties of blockchain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3151C9EC" w:rsidR="00233057"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144F7F2E" w:rsidR="00233057"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10" w:name="_Toc3892304"/>
      <w:r w:rsidRPr="005042CD">
        <w:rPr>
          <w:lang w:eastAsia="ja-JP"/>
        </w:rPr>
        <w:t>Methodology</w:t>
      </w:r>
      <w:bookmarkEnd w:id="10"/>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Kitchenham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1" w:name="_Toc3892305"/>
      <w:r w:rsidRPr="005042CD">
        <w:rPr>
          <w:lang w:eastAsia="ja-JP"/>
        </w:rPr>
        <w:t>Definition of the Research Area</w:t>
      </w:r>
      <w:bookmarkEnd w:id="11"/>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2" w:name="_Toc3892306"/>
      <w:r w:rsidRPr="005042CD">
        <w:rPr>
          <w:lang w:eastAsia="ja-JP"/>
        </w:rPr>
        <w:t>Search for Papers</w:t>
      </w:r>
      <w:bookmarkEnd w:id="12"/>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66690CBE" w:rsidR="009B0818" w:rsidRPr="005042CD" w:rsidRDefault="008E66F8" w:rsidP="009B0818">
      <w:pPr>
        <w:ind w:firstLine="202"/>
        <w:jc w:val="both"/>
        <w:rPr>
          <w:lang w:eastAsia="ja-JP"/>
        </w:rPr>
      </w:pPr>
      <w:r>
        <w:rPr>
          <w:lang w:eastAsia="ja-JP"/>
        </w:rPr>
        <w:t>T</w:t>
      </w:r>
      <w:r w:rsidR="009B0818" w:rsidRPr="005042CD">
        <w:rPr>
          <w:lang w:eastAsia="ja-JP"/>
        </w:rPr>
        <w:t xml:space="preserve">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CF106D" w:rsidRPr="00CF106D">
        <w:rPr>
          <w:lang w:eastAsia="ja-JP"/>
        </w:rPr>
        <w:t xml:space="preserve">Figure </w:t>
      </w:r>
      <w:r w:rsidR="00CF106D" w:rsidRPr="00CF106D">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r w:rsidR="009B0818" w:rsidRPr="00EE46A1">
        <w:rPr>
          <w:lang w:eastAsia="ja-JP"/>
        </w:rPr>
        <w:t xml:space="preserve">This group of </w:t>
      </w:r>
      <w:r w:rsidR="009B0818" w:rsidRPr="005042CD">
        <w:rPr>
          <w:lang w:eastAsia="ja-JP"/>
        </w:rPr>
        <w:t xml:space="preserve">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0EEABF7C" w:rsidR="00C912B0" w:rsidRDefault="009B0818" w:rsidP="00476E91">
      <w:pPr>
        <w:jc w:val="both"/>
        <w:rPr>
          <w:sz w:val="16"/>
          <w:lang w:eastAsia="ja-JP"/>
        </w:rPr>
      </w:pPr>
      <w:bookmarkStart w:id="13" w:name="_Ref528676691"/>
      <w:bookmarkStart w:id="14" w:name="_Ref528676668"/>
      <w:bookmarkStart w:id="15"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w:t>
      </w:r>
      <w:r w:rsidRPr="005042CD">
        <w:rPr>
          <w:sz w:val="16"/>
          <w:lang w:eastAsia="ja-JP"/>
        </w:rPr>
        <w:fldChar w:fldCharType="end"/>
      </w:r>
      <w:bookmarkEnd w:id="13"/>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4"/>
      <w:bookmarkEnd w:id="15"/>
    </w:p>
    <w:p w14:paraId="242458D5" w14:textId="2170B13B" w:rsidR="008E66F8" w:rsidRDefault="008E66F8" w:rsidP="00476E91">
      <w:pPr>
        <w:jc w:val="both"/>
        <w:rPr>
          <w:sz w:val="16"/>
          <w:lang w:eastAsia="ja-JP"/>
        </w:rPr>
      </w:pPr>
    </w:p>
    <w:p w14:paraId="7B4BF3B4" w14:textId="37A7AF01"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2750AF">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F33E63">
        <w:rPr>
          <w:lang w:eastAsia="ja-JP"/>
        </w:rPr>
        <w:fldChar w:fldCharType="separate"/>
      </w:r>
      <w:r w:rsidR="00F33E63" w:rsidRPr="00F33E63">
        <w:rPr>
          <w:noProof/>
          <w:lang w:eastAsia="ja-JP"/>
        </w:rPr>
        <w:t>[10]</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CF106D" w:rsidRPr="00CF106D">
        <w:t xml:space="preserve">Figure </w:t>
      </w:r>
      <w:r w:rsidR="00CF106D" w:rsidRPr="00CF106D">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72F88A91" w:rsidR="009B0818" w:rsidRPr="002750AF" w:rsidRDefault="00F33E63" w:rsidP="002750AF">
      <w:pPr>
        <w:pStyle w:val="Caption"/>
        <w:rPr>
          <w:i w:val="0"/>
          <w:color w:val="auto"/>
          <w:sz w:val="16"/>
          <w:lang w:eastAsia="ja-JP"/>
        </w:rPr>
      </w:pPr>
      <w:bookmarkStart w:id="16"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CF106D">
        <w:rPr>
          <w:i w:val="0"/>
          <w:noProof/>
          <w:color w:val="auto"/>
          <w:sz w:val="16"/>
        </w:rPr>
        <w:t>2</w:t>
      </w:r>
      <w:r w:rsidRPr="002750AF">
        <w:rPr>
          <w:i w:val="0"/>
          <w:color w:val="auto"/>
          <w:sz w:val="16"/>
        </w:rPr>
        <w:fldChar w:fldCharType="end"/>
      </w:r>
      <w:bookmarkEnd w:id="16"/>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FF3758">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2750AF" w:rsidRPr="002750AF">
        <w:rPr>
          <w:i w:val="0"/>
          <w:color w:val="auto"/>
          <w:sz w:val="16"/>
        </w:rPr>
        <w:fldChar w:fldCharType="separate"/>
      </w:r>
      <w:r w:rsidR="002750AF" w:rsidRPr="002750AF">
        <w:rPr>
          <w:i w:val="0"/>
          <w:noProof/>
          <w:color w:val="auto"/>
          <w:sz w:val="16"/>
        </w:rPr>
        <w:t>[10]</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7" w:name="_Toc3892307"/>
      <w:r w:rsidRPr="005042CD">
        <w:t>Screening of Papers for Inclusion and Exclusion</w:t>
      </w:r>
      <w:bookmarkEnd w:id="17"/>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8" w:name="_Toc3892308"/>
      <w:r w:rsidRPr="005042CD">
        <w:rPr>
          <w:lang w:eastAsia="ja-JP"/>
        </w:rPr>
        <w:lastRenderedPageBreak/>
        <w:t>Search and Selection Results</w:t>
      </w:r>
      <w:bookmarkEnd w:id="18"/>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39D2888E"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2750AF">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00F33E63" w:rsidRPr="00F33E63">
        <w:rPr>
          <w:noProof/>
          <w:lang w:eastAsia="ja-JP"/>
        </w:rPr>
        <w:t>[11]</w:t>
      </w:r>
      <w:r w:rsidRPr="005042CD">
        <w:rPr>
          <w:lang w:eastAsia="ja-JP"/>
        </w:rPr>
        <w:fldChar w:fldCharType="end"/>
      </w:r>
      <w:r w:rsidRPr="005042CD">
        <w:rPr>
          <w:lang w:eastAsia="ja-JP"/>
        </w:rPr>
        <w:t xml:space="preserve"> and cloud </w:t>
      </w:r>
      <w:r w:rsidRPr="005042CD">
        <w:rPr>
          <w:lang w:eastAsia="ja-JP"/>
        </w:rPr>
        <w:fldChar w:fldCharType="begin" w:fldLock="1"/>
      </w:r>
      <w:r w:rsidR="002750AF">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00F33E63" w:rsidRPr="00F33E63">
        <w:rPr>
          <w:noProof/>
          <w:lang w:eastAsia="ja-JP"/>
        </w:rPr>
        <w:t>[12]</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9" w:name="_Toc3892309"/>
      <w:r w:rsidRPr="005042CD">
        <w:rPr>
          <w:lang w:eastAsia="ja-JP"/>
        </w:rPr>
        <w:t>Evaluation of the blockchain</w:t>
      </w:r>
      <w:bookmarkEnd w:id="19"/>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102CA0AB" w:rsidR="002502E1" w:rsidRDefault="002502E1" w:rsidP="002502E1">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Pr="00F33E63">
        <w:rPr>
          <w:noProof/>
          <w:lang w:eastAsia="ja-JP"/>
        </w:rPr>
        <w:t>[13]</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79C4C15A" w14:textId="5FEA17AF"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w:t>
      </w:r>
      <w:r w:rsidRPr="005042CD">
        <w:rPr>
          <w:lang w:eastAsia="ja-JP"/>
        </w:rPr>
        <w:t>responsible for identifying the five fundamental properties of blockchains.</w:t>
      </w:r>
    </w:p>
    <w:p w14:paraId="76BCD019" w14:textId="5D924832"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20" w:name="_Toc3892310"/>
      <w:r w:rsidRPr="005042CD">
        <w:rPr>
          <w:lang w:eastAsia="ja-JP"/>
        </w:rPr>
        <w:t>Distributed Ledgers and their Underlying Data Structures</w:t>
      </w:r>
      <w:bookmarkEnd w:id="20"/>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0088D300"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9B19A2">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2]","plainTextFormattedCitation":"[2]","previouslyFormattedCitation":"[1]"},"properties":{"noteIndex":0},"schema":"https://github.com/citation-style-language/schema/raw/master/csl-citation.json"}</w:instrText>
      </w:r>
      <w:r w:rsidR="00244844" w:rsidRPr="005042CD">
        <w:rPr>
          <w:lang w:eastAsia="ja-JP"/>
        </w:rPr>
        <w:fldChar w:fldCharType="separate"/>
      </w:r>
      <w:r w:rsidR="009B19A2" w:rsidRPr="009B19A2">
        <w:rPr>
          <w:noProof/>
          <w:lang w:eastAsia="ja-JP"/>
        </w:rPr>
        <w:t>[2]</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2750AF">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5]","plainTextFormattedCitation":"[15]","previouslyFormattedCitation":"[15]"},"properties":{"noteIndex":0},"schema":"https://github.com/citation-style-language/schema/raw/master/csl-citation.json"}</w:instrText>
      </w:r>
      <w:r w:rsidR="005B2F31">
        <w:rPr>
          <w:lang w:eastAsia="ja-JP"/>
        </w:rPr>
        <w:fldChar w:fldCharType="separate"/>
      </w:r>
      <w:r w:rsidR="00F33E63" w:rsidRPr="00F33E63">
        <w:rPr>
          <w:noProof/>
          <w:lang w:eastAsia="ja-JP"/>
        </w:rPr>
        <w:t>[15]</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17B9511A"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9B19A2">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2]"},"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2237A655"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picture</w:t>
      </w:r>
      <w:r w:rsidR="00CC3381" w:rsidRPr="00EE46A1">
        <w:rPr>
          <w:lang w:eastAsia="ja-JP"/>
        </w:rPr>
        <w:t xml:space="preserve">d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CF106D" w:rsidRPr="00CF106D">
        <w:rPr>
          <w:lang w:eastAsia="ja-JP"/>
        </w:rPr>
        <w:t xml:space="preserve">Figure </w:t>
      </w:r>
      <w:r w:rsidR="00CF106D" w:rsidRPr="00CF106D">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06CC9239" w:rsidR="001668CD" w:rsidRPr="005042CD" w:rsidRDefault="001668CD" w:rsidP="00124EC2">
      <w:pPr>
        <w:jc w:val="both"/>
        <w:rPr>
          <w:sz w:val="16"/>
          <w:lang w:eastAsia="ja-JP"/>
        </w:rPr>
      </w:pPr>
      <w:bookmarkStart w:id="21" w:name="_Ref6396831"/>
      <w:bookmarkStart w:id="22" w:name="_Toc528165824"/>
      <w:bookmarkStart w:id="23"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3</w:t>
      </w:r>
      <w:r w:rsidRPr="005042CD">
        <w:rPr>
          <w:sz w:val="16"/>
          <w:lang w:eastAsia="ja-JP"/>
        </w:rPr>
        <w:fldChar w:fldCharType="end"/>
      </w:r>
      <w:bookmarkEnd w:id="21"/>
      <w:r w:rsidRPr="005042CD">
        <w:rPr>
          <w:sz w:val="16"/>
          <w:lang w:eastAsia="ja-JP"/>
        </w:rPr>
        <w:t>. The blockchain</w:t>
      </w:r>
      <w:bookmarkEnd w:id="22"/>
      <w:r w:rsidRPr="005042CD">
        <w:rPr>
          <w:sz w:val="16"/>
          <w:lang w:eastAsia="ja-JP"/>
        </w:rPr>
        <w:t xml:space="preserve">. Image taken from </w:t>
      </w:r>
      <w:r w:rsidRPr="005042CD">
        <w:rPr>
          <w:sz w:val="16"/>
          <w:lang w:eastAsia="ja-JP"/>
        </w:rPr>
        <w:fldChar w:fldCharType="begin" w:fldLock="1"/>
      </w:r>
      <w:r w:rsidR="009B19A2">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2]"},"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3"/>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lastRenderedPageBreak/>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07C0244" w14:textId="5CB3D3E3" w:rsidR="00857083" w:rsidRPr="005042CD" w:rsidRDefault="004D4606" w:rsidP="002D5845">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t>The tangle</w:t>
      </w:r>
    </w:p>
    <w:p w14:paraId="6AB357FF" w14:textId="31408914"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CF106D" w:rsidRPr="00CF106D">
        <w:t xml:space="preserve">Figure </w:t>
      </w:r>
      <w:r w:rsidR="00CF106D" w:rsidRPr="00CF106D">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34590553"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CF106D">
        <w:rPr>
          <w:i w:val="0"/>
          <w:noProof/>
          <w:color w:val="auto"/>
          <w:sz w:val="16"/>
        </w:rPr>
        <w:t>4</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2750A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Pr>
          <w:i w:val="0"/>
          <w:color w:val="auto"/>
          <w:sz w:val="16"/>
        </w:rPr>
        <w:fldChar w:fldCharType="separate"/>
      </w:r>
      <w:r w:rsidR="00F33E63" w:rsidRPr="00F33E63">
        <w:rPr>
          <w:i w:val="0"/>
          <w:noProof/>
          <w:color w:val="auto"/>
          <w:sz w:val="16"/>
        </w:rPr>
        <w:t>[16]</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70522FE0" w:rsidR="00E84838" w:rsidRPr="005042CD" w:rsidRDefault="00E84838" w:rsidP="00E213CA">
      <w:pPr>
        <w:ind w:firstLine="202"/>
        <w:jc w:val="both"/>
        <w:rPr>
          <w:lang w:eastAsia="ja-JP"/>
        </w:rPr>
      </w:pPr>
      <w:r w:rsidRPr="005042CD">
        <w:rPr>
          <w:lang w:eastAsia="ja-JP"/>
        </w:rPr>
        <w:t>The block-lattice</w:t>
      </w:r>
      <w:r w:rsidR="00E213CA">
        <w:rPr>
          <w:lang w:eastAsia="ja-JP"/>
        </w:rPr>
        <w:t>, pict</w:t>
      </w:r>
      <w:r w:rsidR="00E213CA" w:rsidRPr="00EE46A1">
        <w:rPr>
          <w:lang w:eastAsia="ja-JP"/>
        </w:rPr>
        <w:t xml:space="preserve">ur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CF106D" w:rsidRPr="00CF106D">
        <w:rPr>
          <w:lang w:eastAsia="ja-JP"/>
        </w:rPr>
        <w:t xml:space="preserve">Figure </w:t>
      </w:r>
      <w:r w:rsidR="00CF106D" w:rsidRPr="00CF106D">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87103" cy="2441165"/>
                    </a:xfrm>
                    <a:prstGeom prst="rect">
                      <a:avLst/>
                    </a:prstGeom>
                  </pic:spPr>
                </pic:pic>
              </a:graphicData>
            </a:graphic>
          </wp:inline>
        </w:drawing>
      </w:r>
    </w:p>
    <w:p w14:paraId="189E88EA" w14:textId="30FB6437" w:rsidR="00E84838" w:rsidRPr="005042CD" w:rsidRDefault="00E84838" w:rsidP="00D35869">
      <w:pPr>
        <w:jc w:val="both"/>
        <w:rPr>
          <w:sz w:val="16"/>
          <w:lang w:eastAsia="ja-JP"/>
        </w:rPr>
      </w:pPr>
      <w:bookmarkStart w:id="27" w:name="_Ref3454161"/>
      <w:bookmarkStart w:id="28"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5</w:t>
      </w:r>
      <w:r w:rsidRPr="005042CD">
        <w:rPr>
          <w:sz w:val="16"/>
          <w:lang w:eastAsia="ja-JP"/>
        </w:rPr>
        <w:fldChar w:fldCharType="end"/>
      </w:r>
      <w:bookmarkEnd w:id="27"/>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8"/>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9" w:name="_Toc3892312"/>
      <w:r w:rsidRPr="005042CD">
        <w:rPr>
          <w:lang w:eastAsia="ja-JP"/>
        </w:rPr>
        <w:t>Ledger Data Structure Implementations</w:t>
      </w:r>
      <w:bookmarkEnd w:id="29"/>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xml:space="preserve">, namely the blockchain, the tangle, and the </w:t>
      </w:r>
      <w:r w:rsidRPr="005042CD">
        <w:rPr>
          <w:lang w:eastAsia="ja-JP"/>
        </w:rPr>
        <w:lastRenderedPageBreak/>
        <w:t>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30" w:name="_Toc3892313"/>
      <w:r w:rsidRPr="005042CD">
        <w:rPr>
          <w:lang w:eastAsia="ja-JP"/>
        </w:rPr>
        <w:t>Go in a Nutshell</w:t>
      </w:r>
      <w:bookmarkEnd w:id="30"/>
    </w:p>
    <w:p w14:paraId="51FBE032" w14:textId="0303F6DB"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750AF">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F33E63" w:rsidRPr="00F33E63">
        <w:rPr>
          <w:noProof/>
          <w:lang w:eastAsia="ja-JP"/>
        </w:rPr>
        <w:t>[17]</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31" w:name="_Toc3892314"/>
      <w:r w:rsidRPr="005042CD">
        <w:rPr>
          <w:lang w:eastAsia="ja-JP"/>
        </w:rPr>
        <w:t>Goroutines</w:t>
      </w:r>
      <w:bookmarkEnd w:id="31"/>
    </w:p>
    <w:p w14:paraId="692B1577" w14:textId="2C8B4907"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750AF">
        <w:rPr>
          <w:lang w:eastAsia="ja-JP"/>
        </w:rPr>
        <w:instrText>ADDIN CSL_CITATION {"citationItems":[{"id":"ITEM-1","itemData":{"URL":"https://tour.golang.org/concurrency/1","id":"ITEM-1","issued":{"date-parts":[["0"]]},"title":"A Tour of Go - Goroutines","type":"webpage"},"uris":["http://www.mendeley.com/documents/?uuid=8f8af507-bdfe-4fc2-a171-97f6f1398865"]}],"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F33E63" w:rsidRPr="00F33E63">
        <w:rPr>
          <w:noProof/>
          <w:lang w:eastAsia="ja-JP"/>
        </w:rPr>
        <w:t>[18]</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7937E648"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CF106D" w:rsidRPr="00CF106D">
        <w:rPr>
          <w:lang w:eastAsia="ja-JP"/>
        </w:rPr>
        <w:t xml:space="preserve">Figure </w:t>
      </w:r>
      <w:r w:rsidR="00CF106D" w:rsidRPr="00CF106D">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CF106D" w:rsidRPr="00CF106D">
        <w:rPr>
          <w:lang w:eastAsia="ja-JP"/>
        </w:rPr>
        <w:t xml:space="preserve">Figure </w:t>
      </w:r>
      <w:r w:rsidR="00CF106D" w:rsidRPr="00CF106D">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95BFB" w:rsidRPr="005653FB" w:rsidRDefault="00095BFB" w:rsidP="00CB5938">
                            <w:pPr>
                              <w:contextualSpacing/>
                              <w:rPr>
                                <w:rFonts w:ascii="Courier New" w:hAnsi="Courier New" w:cs="Courier New"/>
                                <w:sz w:val="16"/>
                              </w:rPr>
                            </w:pPr>
                          </w:p>
                          <w:p w14:paraId="2D40B0F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95BFB" w:rsidRPr="005653FB" w:rsidRDefault="00095BFB" w:rsidP="00CB5938">
                            <w:pPr>
                              <w:contextualSpacing/>
                              <w:rPr>
                                <w:rFonts w:ascii="Courier New" w:hAnsi="Courier New" w:cs="Courier New"/>
                                <w:sz w:val="16"/>
                              </w:rPr>
                            </w:pPr>
                          </w:p>
                          <w:p w14:paraId="2E6840C1"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95BFB" w:rsidRPr="005653FB" w:rsidRDefault="00095BFB" w:rsidP="00CB5938">
                            <w:pPr>
                              <w:contextualSpacing/>
                              <w:rPr>
                                <w:rFonts w:ascii="Courier New" w:hAnsi="Courier New" w:cs="Courier New"/>
                                <w:sz w:val="16"/>
                              </w:rPr>
                            </w:pPr>
                          </w:p>
                          <w:p w14:paraId="284363F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95BFB" w:rsidRPr="005653FB" w:rsidRDefault="00095BFB" w:rsidP="00CB5938">
                      <w:pPr>
                        <w:contextualSpacing/>
                        <w:rPr>
                          <w:rFonts w:ascii="Courier New" w:hAnsi="Courier New" w:cs="Courier New"/>
                          <w:sz w:val="16"/>
                        </w:rPr>
                      </w:pPr>
                    </w:p>
                    <w:p w14:paraId="2D40B0F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95BFB" w:rsidRPr="005653FB" w:rsidRDefault="00095BFB" w:rsidP="00CB5938">
                      <w:pPr>
                        <w:contextualSpacing/>
                        <w:rPr>
                          <w:rFonts w:ascii="Courier New" w:hAnsi="Courier New" w:cs="Courier New"/>
                          <w:sz w:val="16"/>
                        </w:rPr>
                      </w:pPr>
                    </w:p>
                    <w:p w14:paraId="2E6840C1"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95BFB" w:rsidRPr="005653FB" w:rsidRDefault="00095BFB" w:rsidP="00CB5938">
                      <w:pPr>
                        <w:contextualSpacing/>
                        <w:rPr>
                          <w:rFonts w:ascii="Courier New" w:hAnsi="Courier New" w:cs="Courier New"/>
                          <w:sz w:val="16"/>
                        </w:rPr>
                      </w:pPr>
                    </w:p>
                    <w:p w14:paraId="284363F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4E2D0805" w:rsidR="00CB5938" w:rsidRDefault="00CB5938" w:rsidP="0051435B">
      <w:pPr>
        <w:jc w:val="both"/>
        <w:rPr>
          <w:sz w:val="16"/>
          <w:lang w:eastAsia="ja-JP"/>
        </w:rPr>
      </w:pPr>
      <w:bookmarkStart w:id="32" w:name="_Ref6398229"/>
      <w:bookmarkStart w:id="33"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6</w:t>
      </w:r>
      <w:r w:rsidRPr="005042CD">
        <w:rPr>
          <w:sz w:val="16"/>
          <w:lang w:eastAsia="ja-JP"/>
        </w:rPr>
        <w:fldChar w:fldCharType="end"/>
      </w:r>
      <w:bookmarkEnd w:id="32"/>
      <w:r w:rsidRPr="005042CD">
        <w:rPr>
          <w:sz w:val="16"/>
          <w:lang w:eastAsia="ja-JP"/>
        </w:rPr>
        <w:t>. Code snippet for Goroutines</w:t>
      </w:r>
      <w:bookmarkEnd w:id="33"/>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95BFB" w:rsidRPr="005653FB" w:rsidRDefault="00095BFB" w:rsidP="00CB5938">
                            <w:pPr>
                              <w:contextualSpacing/>
                              <w:rPr>
                                <w:rFonts w:ascii="Courier New" w:hAnsi="Courier New" w:cs="Courier New"/>
                                <w:sz w:val="16"/>
                              </w:rPr>
                            </w:pPr>
                          </w:p>
                          <w:p w14:paraId="6484D86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95BFB" w:rsidRPr="005653FB" w:rsidRDefault="00095BFB" w:rsidP="00CB5938">
                      <w:pPr>
                        <w:contextualSpacing/>
                        <w:rPr>
                          <w:rFonts w:ascii="Courier New" w:hAnsi="Courier New" w:cs="Courier New"/>
                          <w:sz w:val="16"/>
                        </w:rPr>
                      </w:pPr>
                    </w:p>
                    <w:p w14:paraId="6484D86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288DFFE9" w:rsidR="00CB5938" w:rsidRPr="005042CD" w:rsidRDefault="00CB5938" w:rsidP="00D25444">
      <w:pPr>
        <w:jc w:val="both"/>
        <w:rPr>
          <w:sz w:val="16"/>
          <w:lang w:eastAsia="ja-JP"/>
        </w:rPr>
      </w:pPr>
      <w:bookmarkStart w:id="34" w:name="_Ref6398046"/>
      <w:bookmarkStart w:id="35"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7</w:t>
      </w:r>
      <w:r w:rsidRPr="005042CD">
        <w:rPr>
          <w:sz w:val="16"/>
          <w:lang w:eastAsia="ja-JP"/>
        </w:rPr>
        <w:fldChar w:fldCharType="end"/>
      </w:r>
      <w:bookmarkEnd w:id="34"/>
      <w:r w:rsidRPr="005042CD">
        <w:rPr>
          <w:sz w:val="16"/>
          <w:lang w:eastAsia="ja-JP"/>
        </w:rPr>
        <w:t>. Output for Goroutines code snippet</w:t>
      </w:r>
      <w:bookmarkEnd w:id="35"/>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6" w:name="_Toc3892315"/>
      <w:r w:rsidRPr="005042CD">
        <w:rPr>
          <w:lang w:eastAsia="ja-JP"/>
        </w:rPr>
        <w:t>Channels</w:t>
      </w:r>
      <w:bookmarkEnd w:id="36"/>
    </w:p>
    <w:p w14:paraId="2084368F" w14:textId="1376B245"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750AF">
        <w:rPr>
          <w:lang w:eastAsia="ja-JP"/>
        </w:rPr>
        <w:instrText>ADDIN CSL_CITATION {"citationItems":[{"id":"ITEM-1","itemData":{"URL":"https://tour.golang.org/concurrency/2","id":"ITEM-1","issued":{"date-parts":[["0"]]},"title":"A Tour of Go - Channels","type":"webpage"},"uris":["http://www.mendeley.com/documents/?uuid=e975b1fb-fcd0-42ab-ba74-d5d5e9bd6446"]}],"mendeley":{"formattedCitation":"[19]","plainTextFormattedCitation":"[19]","previouslyFormattedCitation":"[19]"},"properties":{"noteIndex":0},"schema":"https://github.com/citation-style-language/schema/raw/master/csl-citation.json"}</w:instrText>
      </w:r>
      <w:r w:rsidRPr="005042CD">
        <w:rPr>
          <w:lang w:eastAsia="ja-JP"/>
        </w:rPr>
        <w:fldChar w:fldCharType="separate"/>
      </w:r>
      <w:r w:rsidR="00F33E63" w:rsidRPr="00F33E63">
        <w:rPr>
          <w:noProof/>
          <w:lang w:eastAsia="ja-JP"/>
        </w:rPr>
        <w:t>[19]</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B3D15DA"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CF106D" w:rsidRPr="00CF106D">
        <w:rPr>
          <w:lang w:eastAsia="ja-JP"/>
        </w:rPr>
        <w:t xml:space="preserve">Figure </w:t>
      </w:r>
      <w:r w:rsidR="00CF106D" w:rsidRPr="00CF106D">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95BFB" w:rsidRPr="005653FB" w:rsidRDefault="00095BFB" w:rsidP="003B60DD">
                            <w:pPr>
                              <w:rPr>
                                <w:rFonts w:ascii="Courier New" w:hAnsi="Courier New" w:cs="Courier New"/>
                                <w:sz w:val="16"/>
                              </w:rPr>
                            </w:pPr>
                          </w:p>
                          <w:p w14:paraId="317D4244"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95BFB" w:rsidRPr="005653FB" w:rsidRDefault="00095BFB" w:rsidP="003B60DD">
                            <w:pPr>
                              <w:rPr>
                                <w:rFonts w:ascii="Courier New" w:hAnsi="Courier New" w:cs="Courier New"/>
                                <w:sz w:val="16"/>
                              </w:rPr>
                            </w:pPr>
                          </w:p>
                          <w:p w14:paraId="616CD443"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95BFB" w:rsidRPr="005653FB" w:rsidRDefault="00095BFB" w:rsidP="003B60DD">
                      <w:pPr>
                        <w:rPr>
                          <w:rFonts w:ascii="Courier New" w:hAnsi="Courier New" w:cs="Courier New"/>
                          <w:sz w:val="16"/>
                        </w:rPr>
                      </w:pPr>
                    </w:p>
                    <w:p w14:paraId="317D4244"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95BFB" w:rsidRPr="005653FB" w:rsidRDefault="00095BFB" w:rsidP="003B60DD">
                      <w:pPr>
                        <w:rPr>
                          <w:rFonts w:ascii="Courier New" w:hAnsi="Courier New" w:cs="Courier New"/>
                          <w:sz w:val="16"/>
                        </w:rPr>
                      </w:pPr>
                    </w:p>
                    <w:p w14:paraId="616CD443"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7" w:name="_Toc3889810"/>
    </w:p>
    <w:p w14:paraId="4964C2B8" w14:textId="7B1840B5" w:rsidR="003B60DD" w:rsidRPr="005042CD" w:rsidRDefault="003B60DD" w:rsidP="003978A7">
      <w:pPr>
        <w:rPr>
          <w:lang w:eastAsia="ja-JP"/>
        </w:rPr>
      </w:pPr>
      <w:bookmarkStart w:id="38"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8</w:t>
      </w:r>
      <w:r w:rsidRPr="005042CD">
        <w:rPr>
          <w:sz w:val="16"/>
          <w:lang w:eastAsia="ja-JP"/>
        </w:rPr>
        <w:fldChar w:fldCharType="end"/>
      </w:r>
      <w:bookmarkEnd w:id="38"/>
      <w:r w:rsidRPr="005042CD">
        <w:rPr>
          <w:sz w:val="16"/>
          <w:lang w:eastAsia="ja-JP"/>
        </w:rPr>
        <w:t>. How Go Channels work.</w:t>
      </w:r>
      <w:bookmarkEnd w:id="37"/>
    </w:p>
    <w:p w14:paraId="24C9A49D" w14:textId="66BCEC2E" w:rsidR="003B60DD" w:rsidRPr="005042CD" w:rsidRDefault="003B60DD" w:rsidP="003B60DD">
      <w:pPr>
        <w:jc w:val="both"/>
        <w:rPr>
          <w:lang w:eastAsia="ja-JP"/>
        </w:rPr>
      </w:pPr>
    </w:p>
    <w:p w14:paraId="402CDFE7" w14:textId="13A8EA80"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CF106D" w:rsidRPr="00CF106D">
        <w:rPr>
          <w:lang w:eastAsia="ja-JP"/>
        </w:rPr>
        <w:t xml:space="preserve">Figure </w:t>
      </w:r>
      <w:r w:rsidR="00CF106D" w:rsidRPr="00CF106D">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CF106D" w:rsidRPr="00CF106D">
        <w:rPr>
          <w:lang w:eastAsia="ja-JP"/>
        </w:rPr>
        <w:t xml:space="preserve">Figure </w:t>
      </w:r>
      <w:r w:rsidR="00CF106D" w:rsidRPr="00CF106D">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w:lastRenderedPageBreak/>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95BFB" w:rsidRPr="005653FB" w:rsidRDefault="00095BFB" w:rsidP="003B60DD">
                            <w:pPr>
                              <w:contextualSpacing/>
                              <w:rPr>
                                <w:rFonts w:ascii="Courier New" w:hAnsi="Courier New" w:cs="Courier New"/>
                                <w:sz w:val="16"/>
                              </w:rPr>
                            </w:pPr>
                          </w:p>
                          <w:p w14:paraId="17D1872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95BFB" w:rsidRPr="005653FB" w:rsidRDefault="00095BFB" w:rsidP="003B60DD">
                            <w:pPr>
                              <w:contextualSpacing/>
                              <w:rPr>
                                <w:rFonts w:ascii="Courier New" w:hAnsi="Courier New" w:cs="Courier New"/>
                                <w:sz w:val="16"/>
                              </w:rPr>
                            </w:pPr>
                          </w:p>
                          <w:p w14:paraId="61AECEEC"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95BFB" w:rsidRPr="005653FB" w:rsidRDefault="00095BFB" w:rsidP="003B60DD">
                            <w:pPr>
                              <w:contextualSpacing/>
                              <w:rPr>
                                <w:rFonts w:ascii="Courier New" w:hAnsi="Courier New" w:cs="Courier New"/>
                                <w:sz w:val="16"/>
                              </w:rPr>
                            </w:pPr>
                          </w:p>
                          <w:p w14:paraId="0EE2832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95BFB" w:rsidRPr="005653FB" w:rsidRDefault="00095BFB" w:rsidP="003B60DD">
                            <w:pPr>
                              <w:contextualSpacing/>
                              <w:rPr>
                                <w:rFonts w:ascii="Courier New" w:hAnsi="Courier New" w:cs="Courier New"/>
                                <w:sz w:val="16"/>
                              </w:rPr>
                            </w:pPr>
                          </w:p>
                          <w:p w14:paraId="40D38B31"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95BFB" w:rsidRPr="005653FB" w:rsidRDefault="00095BFB" w:rsidP="003B60DD">
                            <w:pPr>
                              <w:contextualSpacing/>
                              <w:rPr>
                                <w:rFonts w:ascii="Courier New" w:hAnsi="Courier New" w:cs="Courier New"/>
                                <w:sz w:val="16"/>
                              </w:rPr>
                            </w:pPr>
                          </w:p>
                          <w:p w14:paraId="2C78CE1C" w14:textId="77777777" w:rsidR="00095BFB" w:rsidRPr="005653FB" w:rsidRDefault="00095BFB"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95BFB" w:rsidRPr="005653FB" w:rsidRDefault="00095BFB" w:rsidP="003B60DD">
                      <w:pPr>
                        <w:contextualSpacing/>
                        <w:rPr>
                          <w:rFonts w:ascii="Courier New" w:hAnsi="Courier New" w:cs="Courier New"/>
                          <w:sz w:val="16"/>
                        </w:rPr>
                      </w:pPr>
                    </w:p>
                    <w:p w14:paraId="17D1872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95BFB" w:rsidRPr="005653FB" w:rsidRDefault="00095BFB" w:rsidP="003B60DD">
                      <w:pPr>
                        <w:contextualSpacing/>
                        <w:rPr>
                          <w:rFonts w:ascii="Courier New" w:hAnsi="Courier New" w:cs="Courier New"/>
                          <w:sz w:val="16"/>
                        </w:rPr>
                      </w:pPr>
                    </w:p>
                    <w:p w14:paraId="61AECEEC"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95BFB" w:rsidRPr="005653FB" w:rsidRDefault="00095BFB" w:rsidP="003B60DD">
                      <w:pPr>
                        <w:contextualSpacing/>
                        <w:rPr>
                          <w:rFonts w:ascii="Courier New" w:hAnsi="Courier New" w:cs="Courier New"/>
                          <w:sz w:val="16"/>
                        </w:rPr>
                      </w:pPr>
                    </w:p>
                    <w:p w14:paraId="0EE2832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95BFB" w:rsidRPr="005653FB" w:rsidRDefault="00095BFB" w:rsidP="003B60DD">
                      <w:pPr>
                        <w:contextualSpacing/>
                        <w:rPr>
                          <w:rFonts w:ascii="Courier New" w:hAnsi="Courier New" w:cs="Courier New"/>
                          <w:sz w:val="16"/>
                        </w:rPr>
                      </w:pPr>
                    </w:p>
                    <w:p w14:paraId="40D38B31"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95BFB" w:rsidRPr="005653FB" w:rsidRDefault="00095BFB" w:rsidP="003B60DD">
                      <w:pPr>
                        <w:contextualSpacing/>
                        <w:rPr>
                          <w:rFonts w:ascii="Courier New" w:hAnsi="Courier New" w:cs="Courier New"/>
                          <w:sz w:val="16"/>
                        </w:rPr>
                      </w:pPr>
                    </w:p>
                    <w:p w14:paraId="2C78CE1C" w14:textId="77777777" w:rsidR="00095BFB" w:rsidRPr="005653FB" w:rsidRDefault="00095BFB"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6AF1D314" w:rsidR="00E4639B" w:rsidRPr="005042CD" w:rsidRDefault="00E4639B" w:rsidP="00E4639B">
      <w:pPr>
        <w:jc w:val="both"/>
        <w:rPr>
          <w:sz w:val="16"/>
          <w:lang w:eastAsia="ja-JP"/>
        </w:rPr>
      </w:pPr>
      <w:bookmarkStart w:id="39" w:name="_Ref6398246"/>
      <w:bookmarkStart w:id="40"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9</w:t>
      </w:r>
      <w:r w:rsidRPr="005042CD">
        <w:rPr>
          <w:sz w:val="16"/>
          <w:lang w:eastAsia="ja-JP"/>
        </w:rPr>
        <w:fldChar w:fldCharType="end"/>
      </w:r>
      <w:bookmarkEnd w:id="39"/>
      <w:r w:rsidRPr="005042CD">
        <w:rPr>
          <w:sz w:val="16"/>
          <w:lang w:eastAsia="ja-JP"/>
        </w:rPr>
        <w:t>. Code snippet for Go Channels.</w:t>
      </w:r>
      <w:bookmarkEnd w:id="40"/>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95BFB" w:rsidRPr="005653FB" w:rsidRDefault="00095BFB"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95BFB" w:rsidRPr="005653FB" w:rsidRDefault="00095BFB" w:rsidP="00E4639B">
                            <w:pPr>
                              <w:contextualSpacing/>
                              <w:rPr>
                                <w:rFonts w:ascii="Courier New" w:hAnsi="Courier New" w:cs="Courier New"/>
                                <w:sz w:val="16"/>
                              </w:rPr>
                            </w:pPr>
                          </w:p>
                          <w:p w14:paraId="61A8DDAF" w14:textId="77777777" w:rsidR="00095BFB" w:rsidRPr="005653FB" w:rsidRDefault="00095BFB"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95BFB" w:rsidRPr="005653FB" w:rsidRDefault="00095BFB"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95BFB" w:rsidRPr="005653FB" w:rsidRDefault="00095BFB" w:rsidP="00E4639B">
                      <w:pPr>
                        <w:contextualSpacing/>
                        <w:rPr>
                          <w:rFonts w:ascii="Courier New" w:hAnsi="Courier New" w:cs="Courier New"/>
                          <w:sz w:val="16"/>
                        </w:rPr>
                      </w:pPr>
                    </w:p>
                    <w:p w14:paraId="61A8DDAF" w14:textId="77777777" w:rsidR="00095BFB" w:rsidRPr="005653FB" w:rsidRDefault="00095BFB"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1" w:name="_Toc3889812"/>
    </w:p>
    <w:p w14:paraId="3C223B32" w14:textId="5DE5708C" w:rsidR="00E4639B" w:rsidRPr="005042CD" w:rsidRDefault="00E4639B" w:rsidP="00E4639B">
      <w:pPr>
        <w:jc w:val="both"/>
        <w:rPr>
          <w:lang w:eastAsia="ja-JP"/>
        </w:rPr>
      </w:pPr>
      <w:bookmarkStart w:id="42"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0</w:t>
      </w:r>
      <w:r w:rsidRPr="005042CD">
        <w:rPr>
          <w:sz w:val="16"/>
          <w:lang w:eastAsia="ja-JP"/>
        </w:rPr>
        <w:fldChar w:fldCharType="end"/>
      </w:r>
      <w:bookmarkEnd w:id="42"/>
      <w:r w:rsidRPr="005042CD">
        <w:rPr>
          <w:sz w:val="16"/>
          <w:lang w:eastAsia="ja-JP"/>
        </w:rPr>
        <w:t>. Output for Go Channels code snippet</w:t>
      </w:r>
      <w:bookmarkEnd w:id="41"/>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3" w:name="_Toc3892316"/>
      <w:r w:rsidRPr="005042CD">
        <w:rPr>
          <w:lang w:eastAsia="ja-JP"/>
        </w:rPr>
        <w:t xml:space="preserve">Peer-to-Peer </w:t>
      </w:r>
      <w:bookmarkEnd w:id="43"/>
      <w:r w:rsidR="003E7C37">
        <w:rPr>
          <w:lang w:eastAsia="ja-JP"/>
        </w:rPr>
        <w:t>Communication</w:t>
      </w:r>
    </w:p>
    <w:p w14:paraId="23308507" w14:textId="281C67F6"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2750AF">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0]</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2750AF">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1]","plainTextFormattedCitation":"[21]","previouslyFormattedCitation":"[21]"},"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1]</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672AAF78"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2750AF">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2]","plainTextFormattedCitation":"[22]","previouslyFormattedCitation":"[22]"},"properties":{"noteIndex":0},"schema":"https://github.com/citation-style-language/schema/raw/master/csl-citation.json"}</w:instrText>
      </w:r>
      <w:r>
        <w:rPr>
          <w:lang w:eastAsia="ja-JP"/>
        </w:rPr>
        <w:fldChar w:fldCharType="separate"/>
      </w:r>
      <w:r w:rsidR="00F33E63" w:rsidRPr="00F33E63">
        <w:rPr>
          <w:noProof/>
          <w:lang w:eastAsia="ja-JP"/>
        </w:rPr>
        <w:t>[22]</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w:t>
      </w:r>
      <w:r w:rsidR="00E4639B" w:rsidRPr="005042CD">
        <w:rPr>
          <w:lang w:eastAsia="ja-JP"/>
        </w:rPr>
        <w:t xml:space="preserve">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CF106D" w:rsidRPr="005042CD">
        <w:rPr>
          <w:sz w:val="16"/>
          <w:lang w:eastAsia="ja-JP"/>
        </w:rPr>
        <w:t xml:space="preserve">Figure </w:t>
      </w:r>
      <w:r w:rsidR="00CF106D">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95BFB" w:rsidRPr="00580960" w:rsidRDefault="00095BFB"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Index       int</w:t>
                            </w:r>
                          </w:p>
                          <w:p w14:paraId="5B653BE3"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w:t>
                            </w:r>
                          </w:p>
                          <w:p w14:paraId="76E3F000" w14:textId="77777777" w:rsidR="00095BFB" w:rsidRPr="00580960" w:rsidRDefault="00095BFB" w:rsidP="00580960">
                            <w:pPr>
                              <w:rPr>
                                <w:rFonts w:ascii="Courier New" w:hAnsi="Courier New" w:cs="Courier New"/>
                                <w:sz w:val="16"/>
                              </w:rPr>
                            </w:pPr>
                          </w:p>
                          <w:p w14:paraId="217B36CC"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95BFB" w:rsidRPr="00580960" w:rsidRDefault="00095BFB"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95BFB" w:rsidRPr="005653FB" w:rsidRDefault="00095BFB"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95BFB" w:rsidRPr="00580960" w:rsidRDefault="00095BFB"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Index       int</w:t>
                      </w:r>
                    </w:p>
                    <w:p w14:paraId="5B653BE3"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w:t>
                      </w:r>
                    </w:p>
                    <w:p w14:paraId="76E3F000" w14:textId="77777777" w:rsidR="00095BFB" w:rsidRPr="00580960" w:rsidRDefault="00095BFB" w:rsidP="00580960">
                      <w:pPr>
                        <w:rPr>
                          <w:rFonts w:ascii="Courier New" w:hAnsi="Courier New" w:cs="Courier New"/>
                          <w:sz w:val="16"/>
                        </w:rPr>
                      </w:pPr>
                    </w:p>
                    <w:p w14:paraId="217B36CC"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95BFB" w:rsidRPr="00580960" w:rsidRDefault="00095BFB"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95BFB" w:rsidRPr="005653FB" w:rsidRDefault="00095BFB"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4C96657" w14:textId="43706E6F" w:rsidR="00E4639B" w:rsidRPr="005042CD" w:rsidRDefault="00E4639B" w:rsidP="002E3AAA">
      <w:pPr>
        <w:jc w:val="both"/>
        <w:rPr>
          <w:sz w:val="16"/>
          <w:lang w:eastAsia="ja-JP"/>
        </w:rPr>
      </w:pPr>
      <w:bookmarkStart w:id="44" w:name="_Ref6399339"/>
      <w:bookmarkStart w:id="45"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1</w:t>
      </w:r>
      <w:r w:rsidRPr="005042CD">
        <w:rPr>
          <w:sz w:val="16"/>
          <w:lang w:eastAsia="ja-JP"/>
        </w:rPr>
        <w:fldChar w:fldCharType="end"/>
      </w:r>
      <w:bookmarkEnd w:id="44"/>
      <w:r w:rsidRPr="005042CD">
        <w:rPr>
          <w:sz w:val="16"/>
          <w:lang w:eastAsia="ja-JP"/>
        </w:rPr>
        <w:t>. Basic code for the blockchain.</w:t>
      </w:r>
      <w:bookmarkEnd w:id="45"/>
    </w:p>
    <w:p w14:paraId="0D67DE0B" w14:textId="77777777" w:rsidR="00E4639B" w:rsidRPr="005042CD" w:rsidRDefault="00E4639B" w:rsidP="00E4639B">
      <w:pPr>
        <w:ind w:firstLine="202"/>
        <w:jc w:val="both"/>
        <w:rPr>
          <w:lang w:eastAsia="ja-JP"/>
        </w:rPr>
      </w:pPr>
    </w:p>
    <w:p w14:paraId="0DF776AA" w14:textId="4EE4ED1C" w:rsidR="00BD305A" w:rsidRDefault="00E4639B" w:rsidP="00BD305A">
      <w:pPr>
        <w:ind w:firstLine="202"/>
        <w:jc w:val="both"/>
        <w:rPr>
          <w:lang w:eastAsia="ja-JP"/>
        </w:rPr>
      </w:pPr>
      <w:r w:rsidRPr="005042CD">
        <w:rPr>
          <w:lang w:eastAsia="ja-JP"/>
        </w:rPr>
        <w:t>There are a number of specific functions for the blockchain</w:t>
      </w:r>
      <w:r w:rsidR="00940A68">
        <w:rPr>
          <w:lang w:eastAsia="ja-JP"/>
        </w:rPr>
        <w:t>.</w:t>
      </w:r>
    </w:p>
    <w:p w14:paraId="1FA554D6" w14:textId="24B4556F" w:rsidR="00BD305A" w:rsidRDefault="00BD305A" w:rsidP="00BD305A">
      <w:pPr>
        <w:ind w:firstLine="202"/>
        <w:jc w:val="both"/>
        <w:rPr>
          <w:lang w:eastAsia="ja-JP"/>
        </w:rPr>
      </w:pPr>
    </w:p>
    <w:p w14:paraId="353E45F0" w14:textId="1DA7D871"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CF106D" w:rsidRPr="00CF106D">
        <w:t xml:space="preserve">Figure </w:t>
      </w:r>
      <w:r w:rsidR="00CF106D" w:rsidRPr="00CF106D">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95BFB" w:rsidRPr="00BD305A" w:rsidRDefault="00095BFB" w:rsidP="00BD305A">
                            <w:pPr>
                              <w:contextualSpacing/>
                              <w:rPr>
                                <w:rFonts w:ascii="Courier New" w:hAnsi="Courier New" w:cs="Courier New"/>
                                <w:sz w:val="16"/>
                              </w:rPr>
                            </w:pPr>
                          </w:p>
                          <w:p w14:paraId="50433EED"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95BFB" w:rsidRPr="00BD305A" w:rsidRDefault="00095BFB" w:rsidP="00BD305A">
                            <w:pPr>
                              <w:contextualSpacing/>
                              <w:rPr>
                                <w:rFonts w:ascii="Courier New" w:hAnsi="Courier New" w:cs="Courier New"/>
                                <w:sz w:val="16"/>
                              </w:rPr>
                            </w:pPr>
                          </w:p>
                          <w:p w14:paraId="527360C8"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95BFB" w:rsidRPr="00BD305A" w:rsidRDefault="00095BFB" w:rsidP="00BD305A">
                            <w:pPr>
                              <w:contextualSpacing/>
                              <w:rPr>
                                <w:rFonts w:ascii="Courier New" w:hAnsi="Courier New" w:cs="Courier New"/>
                                <w:sz w:val="16"/>
                              </w:rPr>
                            </w:pPr>
                          </w:p>
                          <w:p w14:paraId="4B5B6787"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95BFB" w:rsidRPr="005653FB" w:rsidRDefault="00095BFB"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95BFB" w:rsidRPr="00BD305A" w:rsidRDefault="00095BFB" w:rsidP="00BD305A">
                      <w:pPr>
                        <w:contextualSpacing/>
                        <w:rPr>
                          <w:rFonts w:ascii="Courier New" w:hAnsi="Courier New" w:cs="Courier New"/>
                          <w:sz w:val="16"/>
                        </w:rPr>
                      </w:pPr>
                    </w:p>
                    <w:p w14:paraId="50433EED"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95BFB" w:rsidRPr="00BD305A" w:rsidRDefault="00095BFB" w:rsidP="00BD305A">
                      <w:pPr>
                        <w:contextualSpacing/>
                        <w:rPr>
                          <w:rFonts w:ascii="Courier New" w:hAnsi="Courier New" w:cs="Courier New"/>
                          <w:sz w:val="16"/>
                        </w:rPr>
                      </w:pPr>
                    </w:p>
                    <w:p w14:paraId="527360C8"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95BFB" w:rsidRPr="00BD305A" w:rsidRDefault="00095BFB" w:rsidP="00BD305A">
                      <w:pPr>
                        <w:contextualSpacing/>
                        <w:rPr>
                          <w:rFonts w:ascii="Courier New" w:hAnsi="Courier New" w:cs="Courier New"/>
                          <w:sz w:val="16"/>
                        </w:rPr>
                      </w:pPr>
                    </w:p>
                    <w:p w14:paraId="4B5B6787"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95BFB" w:rsidRPr="005653FB" w:rsidRDefault="00095BFB"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607292D9" w:rsidR="00BD305A" w:rsidRPr="000E0863" w:rsidRDefault="00D9676A" w:rsidP="00D9676A">
      <w:pPr>
        <w:pStyle w:val="Caption"/>
        <w:jc w:val="both"/>
        <w:rPr>
          <w:i w:val="0"/>
          <w:color w:val="auto"/>
          <w:sz w:val="16"/>
        </w:rPr>
      </w:pPr>
      <w:bookmarkStart w:id="46"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2</w:t>
      </w:r>
      <w:r w:rsidRPr="000E0863">
        <w:rPr>
          <w:i w:val="0"/>
          <w:color w:val="auto"/>
          <w:sz w:val="16"/>
        </w:rPr>
        <w:fldChar w:fldCharType="end"/>
      </w:r>
      <w:bookmarkEnd w:id="46"/>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22B16037" w14:textId="5D7A031E"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CF106D" w:rsidRPr="00CF106D">
        <w:t xml:space="preserve">Figure </w:t>
      </w:r>
      <w:r w:rsidR="00CF106D" w:rsidRPr="00CF106D">
        <w:rPr>
          <w:noProof/>
        </w:rPr>
        <w:t>13</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095BFB" w:rsidRPr="005653FB" w:rsidRDefault="00095BFB"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095BFB" w:rsidRPr="005653FB" w:rsidRDefault="00095BFB"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65A21C6E" w:rsidR="00D9676A" w:rsidRPr="000E0863" w:rsidRDefault="00940A68" w:rsidP="00940A68">
      <w:pPr>
        <w:pStyle w:val="Caption"/>
        <w:rPr>
          <w:i w:val="0"/>
          <w:color w:val="auto"/>
          <w:sz w:val="16"/>
        </w:rPr>
      </w:pPr>
      <w:bookmarkStart w:id="47"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3</w:t>
      </w:r>
      <w:r w:rsidRPr="000E0863">
        <w:rPr>
          <w:i w:val="0"/>
          <w:color w:val="auto"/>
          <w:sz w:val="16"/>
        </w:rPr>
        <w:fldChar w:fldCharType="end"/>
      </w:r>
      <w:bookmarkEnd w:id="47"/>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1B8FDACA" w14:textId="2E3968D0" w:rsidR="005B57A3" w:rsidRPr="005B57A3" w:rsidRDefault="005B57A3" w:rsidP="00266339">
      <w:pPr>
        <w:ind w:firstLine="202"/>
        <w:jc w:val="both"/>
        <w:rPr>
          <w:i/>
        </w:rPr>
      </w:pPr>
      <w:proofErr w:type="spellStart"/>
      <w:r w:rsidRPr="00AB3C6D">
        <w:rPr>
          <w:rFonts w:ascii="Courier New" w:hAnsi="Courier New" w:cs="Courier New"/>
        </w:rPr>
        <w:lastRenderedPageBreak/>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CF106D" w:rsidRPr="00CF106D">
        <w:t xml:space="preserve">Figure </w:t>
      </w:r>
      <w:r w:rsidR="00CF106D" w:rsidRPr="00CF106D">
        <w:rPr>
          <w:noProof/>
        </w:rPr>
        <w:t>14</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095BFB" w:rsidRPr="005B57A3" w:rsidRDefault="00095BFB" w:rsidP="005B57A3">
                            <w:pPr>
                              <w:contextualSpacing/>
                              <w:rPr>
                                <w:rFonts w:ascii="Courier New" w:hAnsi="Courier New" w:cs="Courier New"/>
                                <w:sz w:val="16"/>
                              </w:rPr>
                            </w:pPr>
                          </w:p>
                          <w:p w14:paraId="611436A7"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095BFB" w:rsidRPr="005B57A3" w:rsidRDefault="00095BFB" w:rsidP="005B57A3">
                            <w:pPr>
                              <w:contextualSpacing/>
                              <w:rPr>
                                <w:rFonts w:ascii="Courier New" w:hAnsi="Courier New" w:cs="Courier New"/>
                                <w:sz w:val="16"/>
                              </w:rPr>
                            </w:pPr>
                          </w:p>
                          <w:p w14:paraId="0931EC9F"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095BFB" w:rsidRPr="005B57A3" w:rsidRDefault="00095BFB" w:rsidP="005B57A3">
                            <w:pPr>
                              <w:contextualSpacing/>
                              <w:rPr>
                                <w:rFonts w:ascii="Courier New" w:hAnsi="Courier New" w:cs="Courier New"/>
                                <w:sz w:val="16"/>
                              </w:rPr>
                            </w:pPr>
                          </w:p>
                          <w:p w14:paraId="1E2BEA0E"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095BFB" w:rsidRPr="005B57A3" w:rsidRDefault="00095BFB" w:rsidP="005B57A3">
                            <w:pPr>
                              <w:contextualSpacing/>
                              <w:rPr>
                                <w:rFonts w:ascii="Courier New" w:hAnsi="Courier New" w:cs="Courier New"/>
                                <w:sz w:val="16"/>
                              </w:rPr>
                            </w:pPr>
                          </w:p>
                          <w:p w14:paraId="526494FA"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095BFB" w:rsidRPr="005B57A3" w:rsidRDefault="00095BFB" w:rsidP="005B57A3">
                            <w:pPr>
                              <w:contextualSpacing/>
                              <w:rPr>
                                <w:rFonts w:ascii="Courier New" w:hAnsi="Courier New" w:cs="Courier New"/>
                                <w:sz w:val="16"/>
                              </w:rPr>
                            </w:pPr>
                          </w:p>
                          <w:p w14:paraId="5449D4E4"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095BFB" w:rsidRPr="005653FB" w:rsidRDefault="00095BFB"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095BFB" w:rsidRPr="005B57A3" w:rsidRDefault="00095BFB" w:rsidP="005B57A3">
                      <w:pPr>
                        <w:contextualSpacing/>
                        <w:rPr>
                          <w:rFonts w:ascii="Courier New" w:hAnsi="Courier New" w:cs="Courier New"/>
                          <w:sz w:val="16"/>
                        </w:rPr>
                      </w:pPr>
                    </w:p>
                    <w:p w14:paraId="611436A7"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095BFB" w:rsidRPr="005B57A3" w:rsidRDefault="00095BFB" w:rsidP="005B57A3">
                      <w:pPr>
                        <w:contextualSpacing/>
                        <w:rPr>
                          <w:rFonts w:ascii="Courier New" w:hAnsi="Courier New" w:cs="Courier New"/>
                          <w:sz w:val="16"/>
                        </w:rPr>
                      </w:pPr>
                    </w:p>
                    <w:p w14:paraId="0931EC9F"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095BFB" w:rsidRPr="005B57A3" w:rsidRDefault="00095BFB" w:rsidP="005B57A3">
                      <w:pPr>
                        <w:contextualSpacing/>
                        <w:rPr>
                          <w:rFonts w:ascii="Courier New" w:hAnsi="Courier New" w:cs="Courier New"/>
                          <w:sz w:val="16"/>
                        </w:rPr>
                      </w:pPr>
                    </w:p>
                    <w:p w14:paraId="1E2BEA0E"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095BFB" w:rsidRPr="005B57A3" w:rsidRDefault="00095BFB" w:rsidP="005B57A3">
                      <w:pPr>
                        <w:contextualSpacing/>
                        <w:rPr>
                          <w:rFonts w:ascii="Courier New" w:hAnsi="Courier New" w:cs="Courier New"/>
                          <w:sz w:val="16"/>
                        </w:rPr>
                      </w:pPr>
                    </w:p>
                    <w:p w14:paraId="526494FA"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095BFB" w:rsidRPr="005B57A3" w:rsidRDefault="00095BFB" w:rsidP="005B57A3">
                      <w:pPr>
                        <w:contextualSpacing/>
                        <w:rPr>
                          <w:rFonts w:ascii="Courier New" w:hAnsi="Courier New" w:cs="Courier New"/>
                          <w:sz w:val="16"/>
                        </w:rPr>
                      </w:pPr>
                    </w:p>
                    <w:p w14:paraId="5449D4E4"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095BFB" w:rsidRPr="005653FB" w:rsidRDefault="00095BFB"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13982352" w14:textId="10C1DA5D" w:rsidR="00BD305A" w:rsidRPr="000E0863" w:rsidRDefault="00266339" w:rsidP="00DC4BF6">
      <w:pPr>
        <w:pStyle w:val="Caption"/>
        <w:rPr>
          <w:i w:val="0"/>
          <w:color w:val="auto"/>
          <w:sz w:val="16"/>
        </w:rPr>
      </w:pPr>
      <w:bookmarkStart w:id="48"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4</w:t>
      </w:r>
      <w:r w:rsidRPr="000E0863">
        <w:rPr>
          <w:i w:val="0"/>
          <w:color w:val="auto"/>
          <w:sz w:val="16"/>
        </w:rPr>
        <w:fldChar w:fldCharType="end"/>
      </w:r>
      <w:bookmarkEnd w:id="48"/>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49" w:name="_Toc3892318"/>
      <w:r>
        <w:rPr>
          <w:lang w:eastAsia="ja-JP"/>
        </w:rPr>
        <w:t>T</w:t>
      </w:r>
      <w:r w:rsidR="00E4639B" w:rsidRPr="005042CD">
        <w:rPr>
          <w:lang w:eastAsia="ja-JP"/>
        </w:rPr>
        <w:t>angle</w:t>
      </w:r>
      <w:bookmarkEnd w:id="49"/>
      <w:r w:rsidR="00876DA7">
        <w:rPr>
          <w:lang w:eastAsia="ja-JP"/>
        </w:rPr>
        <w:t xml:space="preserve"> implementation</w:t>
      </w:r>
    </w:p>
    <w:p w14:paraId="619BF472" w14:textId="0701444B"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2750A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F33E63" w:rsidRPr="00F33E63">
        <w:rPr>
          <w:noProof/>
          <w:lang w:eastAsia="ja-JP"/>
        </w:rPr>
        <w:t>[16]</w:t>
      </w:r>
      <w:r w:rsidRPr="005042CD">
        <w:rPr>
          <w:lang w:eastAsia="ja-JP"/>
        </w:rPr>
        <w:fldChar w:fldCharType="end"/>
      </w:r>
      <w:r w:rsidRPr="005042CD">
        <w:rPr>
          <w:lang w:eastAsia="ja-JP"/>
        </w:rPr>
        <w:t>. This visualization is used as a guide for the implementation of the tangle in Go.</w:t>
      </w:r>
    </w:p>
    <w:p w14:paraId="06BAAD15" w14:textId="7A535B7F"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CF106D" w:rsidRPr="00CF106D">
        <w:rPr>
          <w:lang w:eastAsia="ja-JP"/>
        </w:rPr>
        <w:t xml:space="preserve">Figure </w:t>
      </w:r>
      <w:r w:rsidR="00CF106D" w:rsidRPr="00CF106D">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0" w:name="_Toc3889814"/>
    <w:p w14:paraId="4D81627C" w14:textId="2E9E3463" w:rsidR="00B41F24" w:rsidRPr="002025C0" w:rsidRDefault="002025C0" w:rsidP="00B41F24">
      <w:pPr>
        <w:rPr>
          <w:lang w:eastAsia="ja-JP"/>
        </w:rPr>
      </w:pPr>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95BFB" w:rsidRPr="002025C0" w:rsidRDefault="00095BFB" w:rsidP="002025C0">
                            <w:pPr>
                              <w:contextualSpacing/>
                              <w:rPr>
                                <w:rFonts w:ascii="Courier New" w:hAnsi="Courier New" w:cs="Courier New"/>
                                <w:sz w:val="16"/>
                              </w:rPr>
                            </w:pPr>
                          </w:p>
                          <w:p w14:paraId="3B593AB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95BFB" w:rsidRPr="002025C0" w:rsidRDefault="00095BFB" w:rsidP="002025C0">
                            <w:pPr>
                              <w:contextualSpacing/>
                              <w:rPr>
                                <w:rFonts w:ascii="Courier New" w:hAnsi="Courier New" w:cs="Courier New"/>
                                <w:sz w:val="16"/>
                              </w:rPr>
                            </w:pPr>
                          </w:p>
                          <w:p w14:paraId="38559DD8"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95BFB" w:rsidRPr="005653FB" w:rsidRDefault="00095BFB"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95BFB" w:rsidRPr="002025C0" w:rsidRDefault="00095BFB" w:rsidP="002025C0">
                      <w:pPr>
                        <w:contextualSpacing/>
                        <w:rPr>
                          <w:rFonts w:ascii="Courier New" w:hAnsi="Courier New" w:cs="Courier New"/>
                          <w:sz w:val="16"/>
                        </w:rPr>
                      </w:pPr>
                    </w:p>
                    <w:p w14:paraId="3B593AB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95BFB" w:rsidRPr="002025C0" w:rsidRDefault="00095BFB" w:rsidP="002025C0">
                      <w:pPr>
                        <w:contextualSpacing/>
                        <w:rPr>
                          <w:rFonts w:ascii="Courier New" w:hAnsi="Courier New" w:cs="Courier New"/>
                          <w:sz w:val="16"/>
                        </w:rPr>
                      </w:pPr>
                    </w:p>
                    <w:p w14:paraId="38559DD8"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95BFB" w:rsidRPr="005653FB" w:rsidRDefault="00095BFB"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2947B948" w14:textId="70873453" w:rsidR="00E4639B" w:rsidRPr="005042CD" w:rsidRDefault="00E4639B" w:rsidP="00B41F24">
      <w:pPr>
        <w:rPr>
          <w:i/>
          <w:lang w:eastAsia="ja-JP"/>
        </w:rPr>
      </w:pPr>
      <w:bookmarkStart w:id="51"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5</w:t>
      </w:r>
      <w:r w:rsidRPr="005042CD">
        <w:rPr>
          <w:sz w:val="16"/>
          <w:lang w:eastAsia="ja-JP"/>
        </w:rPr>
        <w:fldChar w:fldCharType="end"/>
      </w:r>
      <w:bookmarkEnd w:id="51"/>
      <w:r w:rsidRPr="005042CD">
        <w:rPr>
          <w:sz w:val="16"/>
          <w:lang w:eastAsia="ja-JP"/>
        </w:rPr>
        <w:t>. Basic code for the tangle.</w:t>
      </w:r>
      <w:bookmarkEnd w:id="50"/>
    </w:p>
    <w:p w14:paraId="392FBE82" w14:textId="77777777" w:rsidR="00E4639B" w:rsidRPr="005042CD" w:rsidRDefault="00E4639B" w:rsidP="00E4639B">
      <w:pPr>
        <w:jc w:val="both"/>
        <w:rPr>
          <w:i/>
          <w:lang w:eastAsia="ja-JP"/>
        </w:rPr>
      </w:pPr>
    </w:p>
    <w:p w14:paraId="3F9BD7CC" w14:textId="5AC8B849" w:rsidR="00E4639B" w:rsidRPr="005042CD" w:rsidRDefault="00E4639B" w:rsidP="00E4639B">
      <w:pPr>
        <w:jc w:val="both"/>
        <w:rPr>
          <w:lang w:eastAsia="ja-JP"/>
        </w:rPr>
      </w:pPr>
      <w:r w:rsidRPr="005042CD">
        <w:rPr>
          <w:lang w:eastAsia="ja-JP"/>
        </w:rPr>
        <w:t>There are a number of specific functions for the tangle</w:t>
      </w:r>
      <w:r w:rsidR="00DA52AA">
        <w:rPr>
          <w:lang w:eastAsia="ja-JP"/>
        </w:rPr>
        <w:t>.</w:t>
      </w:r>
    </w:p>
    <w:p w14:paraId="16360BB6" w14:textId="77777777" w:rsidR="009722F6" w:rsidRDefault="009722F6" w:rsidP="009722F6">
      <w:pPr>
        <w:jc w:val="both"/>
        <w:rPr>
          <w:i/>
          <w:lang w:eastAsia="ja-JP"/>
        </w:rPr>
      </w:pPr>
    </w:p>
    <w:p w14:paraId="58B28260" w14:textId="376AC766"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CF106D" w:rsidRPr="00CF106D">
        <w:t xml:space="preserve">Figure </w:t>
      </w:r>
      <w:r w:rsidR="00CF106D" w:rsidRPr="00CF106D">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05EB1AD3">
                <wp:extent cx="3058886" cy="3272118"/>
                <wp:effectExtent l="0" t="0" r="14605" b="17780"/>
                <wp:docPr id="23" name="Text Box 23"/>
                <wp:cNvGraphicFramePr/>
                <a:graphic xmlns:a="http://schemas.openxmlformats.org/drawingml/2006/main">
                  <a:graphicData uri="http://schemas.microsoft.com/office/word/2010/wordprocessingShape">
                    <wps:wsp>
                      <wps:cNvSpPr txBox="1"/>
                      <wps:spPr>
                        <a:xfrm>
                          <a:off x="0" y="0"/>
                          <a:ext cx="3058886" cy="3272118"/>
                        </a:xfrm>
                        <a:prstGeom prst="rect">
                          <a:avLst/>
                        </a:prstGeom>
                        <a:solidFill>
                          <a:schemeClr val="lt1"/>
                        </a:solidFill>
                        <a:ln w="6350">
                          <a:solidFill>
                            <a:prstClr val="black"/>
                          </a:solidFill>
                        </a:ln>
                      </wps:spPr>
                      <wps:txbx>
                        <w:txbxContent>
                          <w:p w14:paraId="5B752D8F" w14:textId="16E94021" w:rsidR="00095BFB" w:rsidRPr="00A94031" w:rsidRDefault="00095BFB"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95BFB" w:rsidRPr="00A94031" w:rsidRDefault="00095BFB" w:rsidP="00A94031">
                            <w:pPr>
                              <w:rPr>
                                <w:rFonts w:ascii="Courier New" w:hAnsi="Courier New" w:cs="Courier New"/>
                                <w:sz w:val="16"/>
                              </w:rPr>
                            </w:pPr>
                          </w:p>
                          <w:p w14:paraId="41EA333C"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95BFB" w:rsidRPr="00A94031" w:rsidRDefault="00095BFB" w:rsidP="00A94031">
                            <w:pPr>
                              <w:rPr>
                                <w:rFonts w:ascii="Courier New" w:hAnsi="Courier New" w:cs="Courier New"/>
                                <w:sz w:val="16"/>
                              </w:rPr>
                            </w:pPr>
                          </w:p>
                          <w:p w14:paraId="65C6A20A" w14:textId="7F4964D5"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95BFB" w:rsidRPr="00A94031" w:rsidRDefault="00095BFB" w:rsidP="00A94031">
                            <w:pPr>
                              <w:rPr>
                                <w:rFonts w:ascii="Courier New" w:hAnsi="Courier New" w:cs="Courier New"/>
                                <w:sz w:val="16"/>
                              </w:rPr>
                            </w:pPr>
                          </w:p>
                          <w:p w14:paraId="53E3A8E4"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95BFB" w:rsidRPr="00A94031" w:rsidRDefault="00095BFB" w:rsidP="00A94031">
                            <w:pPr>
                              <w:rPr>
                                <w:rFonts w:ascii="Courier New" w:hAnsi="Courier New" w:cs="Courier New"/>
                                <w:sz w:val="16"/>
                              </w:rPr>
                            </w:pPr>
                          </w:p>
                          <w:p w14:paraId="3BDBB75B"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95BFB" w:rsidRPr="00A94031" w:rsidRDefault="00095BFB" w:rsidP="00A94031">
                            <w:pPr>
                              <w:rPr>
                                <w:rFonts w:ascii="Courier New" w:hAnsi="Courier New" w:cs="Courier New"/>
                                <w:sz w:val="16"/>
                              </w:rPr>
                            </w:pPr>
                          </w:p>
                          <w:p w14:paraId="21835C57"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95BFB" w:rsidRPr="005653FB" w:rsidRDefault="00095BFB"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" fillcolor="white [3201]" strokeweight=".5pt">
                <v:textbox>
                  <w:txbxContent>
                    <w:p w14:paraId="5B752D8F" w14:textId="16E94021" w:rsidR="00095BFB" w:rsidRPr="00A94031" w:rsidRDefault="00095BFB"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95BFB" w:rsidRPr="00A94031" w:rsidRDefault="00095BFB" w:rsidP="00A94031">
                      <w:pPr>
                        <w:rPr>
                          <w:rFonts w:ascii="Courier New" w:hAnsi="Courier New" w:cs="Courier New"/>
                          <w:sz w:val="16"/>
                        </w:rPr>
                      </w:pPr>
                    </w:p>
                    <w:p w14:paraId="41EA333C"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95BFB" w:rsidRPr="00A94031" w:rsidRDefault="00095BFB" w:rsidP="00A94031">
                      <w:pPr>
                        <w:rPr>
                          <w:rFonts w:ascii="Courier New" w:hAnsi="Courier New" w:cs="Courier New"/>
                          <w:sz w:val="16"/>
                        </w:rPr>
                      </w:pPr>
                    </w:p>
                    <w:p w14:paraId="65C6A20A" w14:textId="7F4964D5"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95BFB" w:rsidRPr="00A94031" w:rsidRDefault="00095BFB" w:rsidP="00A94031">
                      <w:pPr>
                        <w:rPr>
                          <w:rFonts w:ascii="Courier New" w:hAnsi="Courier New" w:cs="Courier New"/>
                          <w:sz w:val="16"/>
                        </w:rPr>
                      </w:pPr>
                    </w:p>
                    <w:p w14:paraId="53E3A8E4"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95BFB" w:rsidRPr="00A94031" w:rsidRDefault="00095BFB" w:rsidP="00A94031">
                      <w:pPr>
                        <w:rPr>
                          <w:rFonts w:ascii="Courier New" w:hAnsi="Courier New" w:cs="Courier New"/>
                          <w:sz w:val="16"/>
                        </w:rPr>
                      </w:pPr>
                    </w:p>
                    <w:p w14:paraId="3BDBB75B"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95BFB" w:rsidRPr="00A94031" w:rsidRDefault="00095BFB" w:rsidP="00A94031">
                      <w:pPr>
                        <w:rPr>
                          <w:rFonts w:ascii="Courier New" w:hAnsi="Courier New" w:cs="Courier New"/>
                          <w:sz w:val="16"/>
                        </w:rPr>
                      </w:pPr>
                    </w:p>
                    <w:p w14:paraId="21835C57"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95BFB" w:rsidRPr="005653FB" w:rsidRDefault="00095BFB"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3764F1EA" w:rsidR="009722F6" w:rsidRPr="000E0863" w:rsidRDefault="00DA52AA" w:rsidP="002D2110">
      <w:pPr>
        <w:pStyle w:val="Caption"/>
        <w:jc w:val="both"/>
        <w:rPr>
          <w:i w:val="0"/>
          <w:color w:val="auto"/>
          <w:sz w:val="16"/>
          <w:lang w:eastAsia="ja-JP"/>
        </w:rPr>
      </w:pPr>
      <w:bookmarkStart w:id="52"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6</w:t>
      </w:r>
      <w:r w:rsidRPr="000E0863">
        <w:rPr>
          <w:i w:val="0"/>
          <w:color w:val="auto"/>
          <w:sz w:val="16"/>
        </w:rPr>
        <w:fldChar w:fldCharType="end"/>
      </w:r>
      <w:bookmarkEnd w:id="52"/>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25DA961D"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CF106D" w:rsidRPr="00CF106D">
        <w:t xml:space="preserve">Figure </w:t>
      </w:r>
      <w:r w:rsidR="00CF106D" w:rsidRPr="00CF106D">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95BFB" w:rsidRPr="00AF4905" w:rsidRDefault="00095BFB" w:rsidP="00AF4905">
                            <w:pPr>
                              <w:contextualSpacing/>
                              <w:rPr>
                                <w:rFonts w:ascii="Courier New" w:hAnsi="Courier New" w:cs="Courier New"/>
                                <w:sz w:val="16"/>
                              </w:rPr>
                            </w:pPr>
                          </w:p>
                          <w:p w14:paraId="5119FA5B"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95BFB" w:rsidRPr="00AF4905" w:rsidRDefault="00095BFB" w:rsidP="00AF4905">
                            <w:pPr>
                              <w:contextualSpacing/>
                              <w:rPr>
                                <w:rFonts w:ascii="Courier New" w:hAnsi="Courier New" w:cs="Courier New"/>
                                <w:sz w:val="16"/>
                              </w:rPr>
                            </w:pPr>
                          </w:p>
                          <w:p w14:paraId="43A659CC"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95BFB" w:rsidRPr="00AF4905" w:rsidRDefault="00095BFB" w:rsidP="00AF4905">
                            <w:pPr>
                              <w:contextualSpacing/>
                              <w:rPr>
                                <w:rFonts w:ascii="Courier New" w:hAnsi="Courier New" w:cs="Courier New"/>
                                <w:sz w:val="16"/>
                              </w:rPr>
                            </w:pPr>
                          </w:p>
                          <w:p w14:paraId="33FC97F8"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95BFB" w:rsidRPr="00AF4905" w:rsidRDefault="00095BFB" w:rsidP="00AF4905">
                            <w:pPr>
                              <w:contextualSpacing/>
                              <w:rPr>
                                <w:rFonts w:ascii="Courier New" w:hAnsi="Courier New" w:cs="Courier New"/>
                                <w:sz w:val="16"/>
                              </w:rPr>
                            </w:pPr>
                          </w:p>
                          <w:p w14:paraId="561B2F63" w14:textId="5F112331" w:rsidR="00095BFB" w:rsidRPr="005653FB" w:rsidRDefault="00095BFB"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95BFB" w:rsidRPr="00AF4905" w:rsidRDefault="00095BFB" w:rsidP="00AF4905">
                      <w:pPr>
                        <w:contextualSpacing/>
                        <w:rPr>
                          <w:rFonts w:ascii="Courier New" w:hAnsi="Courier New" w:cs="Courier New"/>
                          <w:sz w:val="16"/>
                        </w:rPr>
                      </w:pPr>
                    </w:p>
                    <w:p w14:paraId="5119FA5B"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95BFB" w:rsidRPr="00AF4905" w:rsidRDefault="00095BFB" w:rsidP="00AF4905">
                      <w:pPr>
                        <w:contextualSpacing/>
                        <w:rPr>
                          <w:rFonts w:ascii="Courier New" w:hAnsi="Courier New" w:cs="Courier New"/>
                          <w:sz w:val="16"/>
                        </w:rPr>
                      </w:pPr>
                    </w:p>
                    <w:p w14:paraId="43A659CC"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95BFB" w:rsidRPr="00AF4905" w:rsidRDefault="00095BFB" w:rsidP="00AF4905">
                      <w:pPr>
                        <w:contextualSpacing/>
                        <w:rPr>
                          <w:rFonts w:ascii="Courier New" w:hAnsi="Courier New" w:cs="Courier New"/>
                          <w:sz w:val="16"/>
                        </w:rPr>
                      </w:pPr>
                    </w:p>
                    <w:p w14:paraId="33FC97F8"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95BFB" w:rsidRPr="00AF4905" w:rsidRDefault="00095BFB" w:rsidP="00AF4905">
                      <w:pPr>
                        <w:contextualSpacing/>
                        <w:rPr>
                          <w:rFonts w:ascii="Courier New" w:hAnsi="Courier New" w:cs="Courier New"/>
                          <w:sz w:val="16"/>
                        </w:rPr>
                      </w:pPr>
                    </w:p>
                    <w:p w14:paraId="561B2F63" w14:textId="5F112331" w:rsidR="00095BFB" w:rsidRPr="005653FB" w:rsidRDefault="00095BFB"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309F50E7" w:rsidR="001835CB" w:rsidRPr="000E0863" w:rsidRDefault="0047288D" w:rsidP="00A43B32">
      <w:pPr>
        <w:pStyle w:val="Caption"/>
        <w:jc w:val="both"/>
        <w:rPr>
          <w:i w:val="0"/>
          <w:color w:val="auto"/>
          <w:sz w:val="16"/>
          <w:lang w:eastAsia="ja-JP"/>
        </w:rPr>
      </w:pPr>
      <w:bookmarkStart w:id="53"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7</w:t>
      </w:r>
      <w:r w:rsidRPr="000E0863">
        <w:rPr>
          <w:i w:val="0"/>
          <w:color w:val="auto"/>
          <w:sz w:val="16"/>
        </w:rPr>
        <w:fldChar w:fldCharType="end"/>
      </w:r>
      <w:bookmarkEnd w:id="53"/>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4" w:name="_Toc3892319"/>
      <w:r>
        <w:rPr>
          <w:lang w:eastAsia="ja-JP"/>
        </w:rPr>
        <w:t>B</w:t>
      </w:r>
      <w:r w:rsidR="001835CB" w:rsidRPr="005042CD">
        <w:rPr>
          <w:lang w:eastAsia="ja-JP"/>
        </w:rPr>
        <w:t>lock-lattice</w:t>
      </w:r>
      <w:bookmarkEnd w:id="54"/>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60841BE4"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CF106D" w:rsidRPr="005042CD">
        <w:rPr>
          <w:sz w:val="16"/>
          <w:lang w:eastAsia="ja-JP"/>
        </w:rPr>
        <w:t xml:space="preserve">Figure </w:t>
      </w:r>
      <w:r w:rsidR="00CF106D">
        <w:rPr>
          <w:noProof/>
          <w:sz w:val="16"/>
          <w:lang w:eastAsia="ja-JP"/>
        </w:rPr>
        <w:t>18</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w:lastRenderedPageBreak/>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95BFB" w:rsidRPr="005653FB" w:rsidRDefault="00095BFB"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95BFB" w:rsidRPr="005653FB" w:rsidRDefault="00095BFB"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2DDA595" w14:textId="4479D8E4" w:rsidR="001835CB" w:rsidRPr="005042CD" w:rsidRDefault="001835CB" w:rsidP="001835CB">
      <w:pPr>
        <w:jc w:val="both"/>
        <w:rPr>
          <w:sz w:val="16"/>
          <w:lang w:eastAsia="ja-JP"/>
        </w:rPr>
      </w:pPr>
      <w:bookmarkStart w:id="55" w:name="_Ref6399774"/>
      <w:bookmarkStart w:id="56"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8</w:t>
      </w:r>
      <w:r w:rsidRPr="005042CD">
        <w:rPr>
          <w:sz w:val="16"/>
          <w:lang w:eastAsia="ja-JP"/>
        </w:rPr>
        <w:fldChar w:fldCharType="end"/>
      </w:r>
      <w:bookmarkEnd w:id="55"/>
      <w:r w:rsidRPr="005042CD">
        <w:rPr>
          <w:sz w:val="16"/>
          <w:lang w:eastAsia="ja-JP"/>
        </w:rPr>
        <w:t>. Basic code for the block-lattice</w:t>
      </w:r>
      <w:bookmarkEnd w:id="56"/>
    </w:p>
    <w:p w14:paraId="6A20AF9E" w14:textId="77777777" w:rsidR="0021699C" w:rsidRPr="005042CD" w:rsidRDefault="0021699C" w:rsidP="001835CB">
      <w:pPr>
        <w:ind w:firstLine="202"/>
        <w:jc w:val="both"/>
        <w:rPr>
          <w:lang w:eastAsia="ja-JP"/>
        </w:rPr>
      </w:pPr>
    </w:p>
    <w:p w14:paraId="2E041A4A" w14:textId="1E677AD9"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CF106D" w:rsidRPr="00EC7B5E">
        <w:t xml:space="preserve">Figure </w:t>
      </w:r>
      <w:r w:rsidR="00CF106D" w:rsidRPr="00CF106D">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095BFB" w:rsidRPr="00A158E1" w:rsidRDefault="00095BFB" w:rsidP="00A158E1">
                            <w:pPr>
                              <w:contextualSpacing/>
                              <w:rPr>
                                <w:rFonts w:ascii="Courier New" w:hAnsi="Courier New" w:cs="Courier New"/>
                                <w:sz w:val="16"/>
                              </w:rPr>
                            </w:pPr>
                          </w:p>
                          <w:p w14:paraId="6970F0F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095BFB" w:rsidRPr="00A158E1" w:rsidRDefault="00095BFB" w:rsidP="00A158E1">
                            <w:pPr>
                              <w:contextualSpacing/>
                              <w:rPr>
                                <w:rFonts w:ascii="Courier New" w:hAnsi="Courier New" w:cs="Courier New"/>
                                <w:sz w:val="16"/>
                              </w:rPr>
                            </w:pPr>
                          </w:p>
                          <w:p w14:paraId="4040A03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095BFB" w:rsidRPr="00A158E1" w:rsidRDefault="00095BFB" w:rsidP="00A158E1">
                            <w:pPr>
                              <w:contextualSpacing/>
                              <w:rPr>
                                <w:rFonts w:ascii="Courier New" w:hAnsi="Courier New" w:cs="Courier New"/>
                                <w:sz w:val="16"/>
                              </w:rPr>
                            </w:pPr>
                          </w:p>
                          <w:p w14:paraId="6A8AC74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095BFB" w:rsidRPr="00A158E1" w:rsidRDefault="00095BFB" w:rsidP="00A158E1">
                            <w:pPr>
                              <w:contextualSpacing/>
                              <w:rPr>
                                <w:rFonts w:ascii="Courier New" w:hAnsi="Courier New" w:cs="Courier New"/>
                                <w:sz w:val="16"/>
                              </w:rPr>
                            </w:pPr>
                          </w:p>
                          <w:p w14:paraId="4F2DF73B"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95BFB" w:rsidRPr="00A158E1" w:rsidRDefault="00095BFB" w:rsidP="00A158E1">
                            <w:pPr>
                              <w:contextualSpacing/>
                              <w:rPr>
                                <w:rFonts w:ascii="Courier New" w:hAnsi="Courier New" w:cs="Courier New"/>
                                <w:sz w:val="16"/>
                              </w:rPr>
                            </w:pPr>
                          </w:p>
                          <w:p w14:paraId="70385BA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095BFB" w:rsidRPr="00A158E1" w:rsidRDefault="00095BFB" w:rsidP="00A158E1">
                            <w:pPr>
                              <w:contextualSpacing/>
                              <w:rPr>
                                <w:rFonts w:ascii="Courier New" w:hAnsi="Courier New" w:cs="Courier New"/>
                                <w:sz w:val="16"/>
                              </w:rPr>
                            </w:pPr>
                          </w:p>
                          <w:p w14:paraId="0F29D55A"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95BFB" w:rsidRPr="00A158E1" w:rsidRDefault="00095BFB" w:rsidP="00A158E1">
                            <w:pPr>
                              <w:contextualSpacing/>
                              <w:rPr>
                                <w:rFonts w:ascii="Courier New" w:hAnsi="Courier New" w:cs="Courier New"/>
                                <w:sz w:val="16"/>
                              </w:rPr>
                            </w:pPr>
                          </w:p>
                          <w:p w14:paraId="30A0536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095BFB" w:rsidRPr="00A158E1" w:rsidRDefault="00095BFB" w:rsidP="00A158E1">
                            <w:pPr>
                              <w:contextualSpacing/>
                              <w:rPr>
                                <w:rFonts w:ascii="Courier New" w:hAnsi="Courier New" w:cs="Courier New"/>
                                <w:sz w:val="16"/>
                              </w:rPr>
                            </w:pPr>
                          </w:p>
                          <w:p w14:paraId="1F6DC24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095BFB" w:rsidRPr="00A158E1" w:rsidRDefault="00095BFB" w:rsidP="00A158E1">
                            <w:pPr>
                              <w:contextualSpacing/>
                              <w:rPr>
                                <w:rFonts w:ascii="Courier New" w:hAnsi="Courier New" w:cs="Courier New"/>
                                <w:sz w:val="16"/>
                              </w:rPr>
                            </w:pPr>
                          </w:p>
                          <w:p w14:paraId="47CB4527"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095BFB" w:rsidRPr="005653FB" w:rsidRDefault="00095BFB"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095BFB" w:rsidRPr="00A158E1" w:rsidRDefault="00095BFB" w:rsidP="00A158E1">
                      <w:pPr>
                        <w:contextualSpacing/>
                        <w:rPr>
                          <w:rFonts w:ascii="Courier New" w:hAnsi="Courier New" w:cs="Courier New"/>
                          <w:sz w:val="16"/>
                        </w:rPr>
                      </w:pPr>
                    </w:p>
                    <w:p w14:paraId="6970F0F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095BFB" w:rsidRPr="00A158E1" w:rsidRDefault="00095BFB" w:rsidP="00A158E1">
                      <w:pPr>
                        <w:contextualSpacing/>
                        <w:rPr>
                          <w:rFonts w:ascii="Courier New" w:hAnsi="Courier New" w:cs="Courier New"/>
                          <w:sz w:val="16"/>
                        </w:rPr>
                      </w:pPr>
                    </w:p>
                    <w:p w14:paraId="4040A03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095BFB" w:rsidRPr="00A158E1" w:rsidRDefault="00095BFB" w:rsidP="00A158E1">
                      <w:pPr>
                        <w:contextualSpacing/>
                        <w:rPr>
                          <w:rFonts w:ascii="Courier New" w:hAnsi="Courier New" w:cs="Courier New"/>
                          <w:sz w:val="16"/>
                        </w:rPr>
                      </w:pPr>
                    </w:p>
                    <w:p w14:paraId="6A8AC74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095BFB" w:rsidRPr="00A158E1" w:rsidRDefault="00095BFB" w:rsidP="00A158E1">
                      <w:pPr>
                        <w:contextualSpacing/>
                        <w:rPr>
                          <w:rFonts w:ascii="Courier New" w:hAnsi="Courier New" w:cs="Courier New"/>
                          <w:sz w:val="16"/>
                        </w:rPr>
                      </w:pPr>
                    </w:p>
                    <w:p w14:paraId="4F2DF73B"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95BFB" w:rsidRPr="00A158E1" w:rsidRDefault="00095BFB" w:rsidP="00A158E1">
                      <w:pPr>
                        <w:contextualSpacing/>
                        <w:rPr>
                          <w:rFonts w:ascii="Courier New" w:hAnsi="Courier New" w:cs="Courier New"/>
                          <w:sz w:val="16"/>
                        </w:rPr>
                      </w:pPr>
                    </w:p>
                    <w:p w14:paraId="70385BA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095BFB" w:rsidRPr="00A158E1" w:rsidRDefault="00095BFB" w:rsidP="00A158E1">
                      <w:pPr>
                        <w:contextualSpacing/>
                        <w:rPr>
                          <w:rFonts w:ascii="Courier New" w:hAnsi="Courier New" w:cs="Courier New"/>
                          <w:sz w:val="16"/>
                        </w:rPr>
                      </w:pPr>
                    </w:p>
                    <w:p w14:paraId="0F29D55A"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95BFB" w:rsidRPr="00A158E1" w:rsidRDefault="00095BFB" w:rsidP="00A158E1">
                      <w:pPr>
                        <w:contextualSpacing/>
                        <w:rPr>
                          <w:rFonts w:ascii="Courier New" w:hAnsi="Courier New" w:cs="Courier New"/>
                          <w:sz w:val="16"/>
                        </w:rPr>
                      </w:pPr>
                    </w:p>
                    <w:p w14:paraId="30A0536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095BFB" w:rsidRPr="00A158E1" w:rsidRDefault="00095BFB" w:rsidP="00A158E1">
                      <w:pPr>
                        <w:contextualSpacing/>
                        <w:rPr>
                          <w:rFonts w:ascii="Courier New" w:hAnsi="Courier New" w:cs="Courier New"/>
                          <w:sz w:val="16"/>
                        </w:rPr>
                      </w:pPr>
                    </w:p>
                    <w:p w14:paraId="1F6DC24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095BFB" w:rsidRPr="00A158E1" w:rsidRDefault="00095BFB" w:rsidP="00A158E1">
                      <w:pPr>
                        <w:contextualSpacing/>
                        <w:rPr>
                          <w:rFonts w:ascii="Courier New" w:hAnsi="Courier New" w:cs="Courier New"/>
                          <w:sz w:val="16"/>
                        </w:rPr>
                      </w:pPr>
                    </w:p>
                    <w:p w14:paraId="47CB4527"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095BFB" w:rsidRPr="005653FB" w:rsidRDefault="00095BFB"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04FFD00A" w:rsidR="0021699C" w:rsidRPr="00EC7B5E" w:rsidRDefault="00EC7B5E" w:rsidP="00EC7B5E">
      <w:pPr>
        <w:pStyle w:val="Caption"/>
        <w:jc w:val="both"/>
        <w:rPr>
          <w:i w:val="0"/>
          <w:color w:val="auto"/>
          <w:lang w:eastAsia="ja-JP"/>
        </w:rPr>
      </w:pPr>
      <w:bookmarkStart w:id="57"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CF106D">
        <w:rPr>
          <w:i w:val="0"/>
          <w:noProof/>
          <w:color w:val="auto"/>
        </w:rPr>
        <w:t>19</w:t>
      </w:r>
      <w:r w:rsidRPr="00EC7B5E">
        <w:rPr>
          <w:i w:val="0"/>
          <w:color w:val="auto"/>
        </w:rPr>
        <w:fldChar w:fldCharType="end"/>
      </w:r>
      <w:bookmarkEnd w:id="57"/>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w:t>
      </w:r>
      <w:r w:rsidR="008354A2">
        <w:rPr>
          <w:lang w:eastAsia="ja-JP"/>
        </w:rPr>
        <w:t>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8" w:name="_Toc3892323"/>
      <w:r w:rsidRPr="005042CD">
        <w:rPr>
          <w:lang w:eastAsia="ja-JP"/>
        </w:rPr>
        <w:t>Quantitative Evaluation and Comparison</w:t>
      </w:r>
      <w:bookmarkEnd w:id="58"/>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7EFF625"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59" w:name="_Toc3892324"/>
      <w:r w:rsidRPr="005042CD">
        <w:rPr>
          <w:lang w:eastAsia="ja-JP"/>
        </w:rPr>
        <w:t>Classification of Data Structures</w:t>
      </w:r>
      <w:bookmarkEnd w:id="59"/>
    </w:p>
    <w:p w14:paraId="51B0962F" w14:textId="4BB0794E"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0" w:name="_Toc3892322"/>
      <w:r w:rsidRPr="005042CD">
        <w:rPr>
          <w:lang w:eastAsia="ja-JP"/>
        </w:rPr>
        <w:t>Analysis of Fundamental Properties</w:t>
      </w:r>
      <w:bookmarkEnd w:id="60"/>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55BF039A"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CF106D" w:rsidRPr="00CF106D">
        <w:t xml:space="preserve">Figure </w:t>
      </w:r>
      <w:r w:rsidR="00CF106D" w:rsidRPr="00CF106D">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2131695"/>
                    </a:xfrm>
                    <a:prstGeom prst="rect">
                      <a:avLst/>
                    </a:prstGeom>
                  </pic:spPr>
                </pic:pic>
              </a:graphicData>
            </a:graphic>
          </wp:inline>
        </w:drawing>
      </w:r>
    </w:p>
    <w:p w14:paraId="7EF5C5DF" w14:textId="09372898" w:rsidR="0056174E" w:rsidRPr="005042CD" w:rsidRDefault="0056174E" w:rsidP="0056174E">
      <w:pPr>
        <w:rPr>
          <w:sz w:val="16"/>
        </w:rPr>
      </w:pPr>
      <w:bookmarkStart w:id="61"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0</w:t>
      </w:r>
      <w:r w:rsidRPr="005042CD">
        <w:rPr>
          <w:sz w:val="16"/>
        </w:rPr>
        <w:fldChar w:fldCharType="end"/>
      </w:r>
      <w:bookmarkEnd w:id="61"/>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6AF10B6" w:rsidR="0056174E" w:rsidRPr="005042CD" w:rsidRDefault="00103EDD" w:rsidP="0056174E">
      <w:pPr>
        <w:ind w:firstLine="202"/>
        <w:jc w:val="both"/>
      </w:pPr>
      <w:r>
        <w:rPr>
          <w:lang w:eastAsia="ja-JP"/>
        </w:rPr>
        <w:t xml:space="preserve">Latency is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07DB8C24"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3</w:t>
      </w:r>
      <w:r w:rsidR="00B10C07" w:rsidRPr="00B10C07">
        <w:fldChar w:fldCharType="end"/>
      </w:r>
      <w:r w:rsidR="00B10C07" w:rsidRPr="00B10C07">
        <w:t xml:space="preserve"> </w:t>
      </w:r>
      <w:r w:rsidRPr="00B10C07">
        <w:t>(network with 2 nodes) show that from transaction number 50 onwards, the blockchain has a better latency than the block-lattice and the</w:t>
      </w:r>
      <w:r w:rsidRPr="005042CD">
        <w:t xml:space="preserve"> tangle. 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4CCB9E4B" w:rsidR="0056174E" w:rsidRPr="005042CD" w:rsidRDefault="000B2334" w:rsidP="0056174E">
      <w:pPr>
        <w:jc w:val="center"/>
      </w:pPr>
      <w:r w:rsidRPr="000B2334">
        <w:rPr>
          <w:noProof/>
        </w:rPr>
        <w:drawing>
          <wp:inline distT="0" distB="0" distL="0" distR="0" wp14:anchorId="3A847046" wp14:editId="05226B90">
            <wp:extent cx="3200400" cy="18954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0400" cy="1895475"/>
                    </a:xfrm>
                    <a:prstGeom prst="rect">
                      <a:avLst/>
                    </a:prstGeom>
                  </pic:spPr>
                </pic:pic>
              </a:graphicData>
            </a:graphic>
          </wp:inline>
        </w:drawing>
      </w:r>
    </w:p>
    <w:p w14:paraId="51EE1AC2" w14:textId="39A7870B" w:rsidR="0056174E" w:rsidRPr="005042CD" w:rsidRDefault="0056174E" w:rsidP="0056174E">
      <w:pPr>
        <w:jc w:val="both"/>
        <w:rPr>
          <w:sz w:val="16"/>
        </w:rPr>
      </w:pPr>
      <w:bookmarkStart w:id="62"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1</w:t>
      </w:r>
      <w:r w:rsidRPr="005042CD">
        <w:rPr>
          <w:sz w:val="16"/>
        </w:rPr>
        <w:fldChar w:fldCharType="end"/>
      </w:r>
      <w:bookmarkEnd w:id="62"/>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5E145C83" w:rsidR="0056174E" w:rsidRPr="005042CD" w:rsidRDefault="00C52983" w:rsidP="0056174E">
      <w:pPr>
        <w:jc w:val="center"/>
      </w:pPr>
      <w:r w:rsidRPr="00C52983">
        <w:rPr>
          <w:noProof/>
        </w:rPr>
        <w:drawing>
          <wp:inline distT="0" distB="0" distL="0" distR="0" wp14:anchorId="4E2DEF25" wp14:editId="78ACCB2B">
            <wp:extent cx="3077155" cy="2092343"/>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4268" cy="2097180"/>
                    </a:xfrm>
                    <a:prstGeom prst="rect">
                      <a:avLst/>
                    </a:prstGeom>
                  </pic:spPr>
                </pic:pic>
              </a:graphicData>
            </a:graphic>
          </wp:inline>
        </w:drawing>
      </w:r>
    </w:p>
    <w:p w14:paraId="363AB324" w14:textId="1958ED40" w:rsidR="0056174E" w:rsidRPr="005042CD" w:rsidRDefault="0056174E" w:rsidP="0056174E">
      <w:pPr>
        <w:jc w:val="both"/>
        <w:rPr>
          <w:sz w:val="16"/>
        </w:rPr>
      </w:pPr>
      <w:bookmarkStart w:id="63"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2</w:t>
      </w:r>
      <w:r w:rsidRPr="005042CD">
        <w:rPr>
          <w:sz w:val="16"/>
        </w:rPr>
        <w:fldChar w:fldCharType="end"/>
      </w:r>
      <w:bookmarkEnd w:id="63"/>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3853" cy="2127676"/>
                    </a:xfrm>
                    <a:prstGeom prst="rect">
                      <a:avLst/>
                    </a:prstGeom>
                  </pic:spPr>
                </pic:pic>
              </a:graphicData>
            </a:graphic>
          </wp:inline>
        </w:drawing>
      </w:r>
    </w:p>
    <w:p w14:paraId="1A3716B1" w14:textId="7E8C3F89" w:rsidR="0056174E" w:rsidRPr="005042CD" w:rsidRDefault="0056174E" w:rsidP="0056174E">
      <w:pPr>
        <w:jc w:val="both"/>
        <w:rPr>
          <w:sz w:val="16"/>
        </w:rPr>
      </w:pPr>
      <w:bookmarkStart w:id="64"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3</w:t>
      </w:r>
      <w:r w:rsidRPr="005042CD">
        <w:rPr>
          <w:sz w:val="16"/>
        </w:rPr>
        <w:fldChar w:fldCharType="end"/>
      </w:r>
      <w:bookmarkEnd w:id="64"/>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77777777"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Pr="00CF106D">
        <w:rPr>
          <w:color w:val="000000" w:themeColor="text1"/>
        </w:rPr>
        <w:t xml:space="preserve">Table </w:t>
      </w:r>
      <w:r w:rsidRPr="00CF106D">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77777777" w:rsidR="00CA0CEE" w:rsidRPr="000322F8" w:rsidRDefault="00CA0CEE" w:rsidP="00CA0CEE">
      <w:pPr>
        <w:pStyle w:val="Caption"/>
        <w:keepNext/>
        <w:jc w:val="center"/>
        <w:rPr>
          <w:i w:val="0"/>
          <w:caps/>
          <w:color w:val="000000" w:themeColor="text1"/>
          <w:sz w:val="16"/>
          <w:szCs w:val="16"/>
        </w:rPr>
      </w:pPr>
      <w:bookmarkStart w:id="65" w:name="_Ref6401309"/>
      <w:r w:rsidRPr="000322F8">
        <w:rPr>
          <w:i w:val="0"/>
          <w:caps/>
          <w:color w:val="000000" w:themeColor="text1"/>
          <w:sz w:val="16"/>
          <w:szCs w:val="16"/>
        </w:rPr>
        <w:lastRenderedPageBreak/>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Pr>
          <w:i w:val="0"/>
          <w:caps/>
          <w:noProof/>
          <w:color w:val="000000" w:themeColor="text1"/>
          <w:sz w:val="16"/>
          <w:szCs w:val="16"/>
        </w:rPr>
        <w:t>I</w:t>
      </w:r>
      <w:r w:rsidRPr="000322F8">
        <w:rPr>
          <w:i w:val="0"/>
          <w:caps/>
          <w:color w:val="000000" w:themeColor="text1"/>
          <w:sz w:val="16"/>
          <w:szCs w:val="16"/>
        </w:rPr>
        <w:fldChar w:fldCharType="end"/>
      </w:r>
      <w:bookmarkEnd w:id="65"/>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6" w:name="_Toc3892326"/>
      <w:r w:rsidRPr="005042CD">
        <w:t>Results of Qualitative Analysis</w:t>
      </w:r>
      <w:bookmarkEnd w:id="66"/>
    </w:p>
    <w:p w14:paraId="0CD20A76" w14:textId="77777777" w:rsidR="00154927" w:rsidRPr="005042CD" w:rsidRDefault="00154927" w:rsidP="00154927"/>
    <w:p w14:paraId="70E80EC1" w14:textId="77777777" w:rsidR="00154927" w:rsidRPr="005042CD" w:rsidRDefault="00154927" w:rsidP="00154927">
      <w:pPr>
        <w:pStyle w:val="Heading3"/>
      </w:pPr>
      <w:bookmarkStart w:id="67" w:name="_Toc3892327"/>
      <w:r w:rsidRPr="005042CD">
        <w:t>The blockchain</w:t>
      </w:r>
      <w:bookmarkEnd w:id="67"/>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68" w:name="_Toc3892328"/>
      <w:r w:rsidRPr="005042CD">
        <w:t>Equal Rights</w:t>
      </w:r>
      <w:bookmarkEnd w:id="68"/>
    </w:p>
    <w:p w14:paraId="5C152608" w14:textId="391A2962"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9" w:name="_Toc3892329"/>
      <w:r w:rsidRPr="005042CD">
        <w:t>The tangle</w:t>
      </w:r>
      <w:bookmarkEnd w:id="69"/>
    </w:p>
    <w:p w14:paraId="71CEA55B" w14:textId="77777777" w:rsidR="00E03246" w:rsidRPr="005042CD" w:rsidRDefault="00E03246" w:rsidP="00E03246">
      <w:pPr>
        <w:pStyle w:val="Heading4"/>
      </w:pPr>
      <w:bookmarkStart w:id="70" w:name="_Toc3892330"/>
      <w:r w:rsidRPr="005042CD">
        <w:t>Immutability</w:t>
      </w:r>
      <w:bookmarkEnd w:id="70"/>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71" w:name="_Toc3892331"/>
      <w:r w:rsidRPr="005042CD">
        <w:t>Non-repudiation</w:t>
      </w:r>
      <w:bookmarkEnd w:id="71"/>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2" w:name="_Toc3892332"/>
      <w:r w:rsidRPr="005042CD">
        <w:t>Integrity</w:t>
      </w:r>
      <w:bookmarkEnd w:id="72"/>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3" w:name="_Toc3892333"/>
      <w:r w:rsidRPr="005042CD">
        <w:t>Transparency</w:t>
      </w:r>
      <w:bookmarkEnd w:id="73"/>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4" w:name="_Toc3892334"/>
      <w:r w:rsidRPr="005042CD">
        <w:t>Equal Rights</w:t>
      </w:r>
      <w:bookmarkEnd w:id="74"/>
    </w:p>
    <w:p w14:paraId="5D001045" w14:textId="7777777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5" w:name="_Toc3892335"/>
      <w:r w:rsidRPr="005042CD">
        <w:t>The block-lattice</w:t>
      </w:r>
      <w:bookmarkEnd w:id="75"/>
    </w:p>
    <w:p w14:paraId="5847ACB3" w14:textId="77777777" w:rsidR="004B0090" w:rsidRPr="005042CD" w:rsidRDefault="004B0090" w:rsidP="004B0090">
      <w:pPr>
        <w:pStyle w:val="Heading4"/>
      </w:pPr>
      <w:bookmarkStart w:id="76" w:name="_Toc3892336"/>
      <w:r w:rsidRPr="005042CD">
        <w:t>Immutability</w:t>
      </w:r>
      <w:bookmarkEnd w:id="76"/>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77" w:name="_Toc3892337"/>
      <w:r w:rsidRPr="005042CD">
        <w:lastRenderedPageBreak/>
        <w:t>Non-repudiation</w:t>
      </w:r>
      <w:bookmarkEnd w:id="77"/>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8" w:name="_Toc3892338"/>
      <w:r w:rsidRPr="005042CD">
        <w:t>Integrity</w:t>
      </w:r>
      <w:bookmarkEnd w:id="78"/>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9" w:name="_Toc3892339"/>
      <w:r w:rsidRPr="005042CD">
        <w:t>Transparency</w:t>
      </w:r>
      <w:bookmarkEnd w:id="79"/>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0" w:name="_Toc3892340"/>
      <w:r w:rsidRPr="005042CD">
        <w:t>Equal Rights</w:t>
      </w:r>
      <w:bookmarkEnd w:id="80"/>
    </w:p>
    <w:p w14:paraId="3F08C580" w14:textId="5F16B142"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2750A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3]","plainTextFormattedCitation":"[23]","previouslyFormattedCitation":"[23]"},"properties":{"noteIndex":0},"schema":"https://github.com/citation-style-language/schema/raw/master/csl-citation.json"}</w:instrText>
      </w:r>
      <w:r w:rsidRPr="005042CD">
        <w:fldChar w:fldCharType="separate"/>
      </w:r>
      <w:r w:rsidR="00F33E63" w:rsidRPr="00F33E63">
        <w:rPr>
          <w:noProof/>
        </w:rPr>
        <w:t>[23]</w:t>
      </w:r>
      <w:r w:rsidRPr="005042CD">
        <w:fldChar w:fldCharType="end"/>
      </w:r>
    </w:p>
    <w:p w14:paraId="571BE56B" w14:textId="79C82234" w:rsidR="004B0090" w:rsidRPr="005042CD" w:rsidRDefault="004B0090" w:rsidP="00154927">
      <w:pPr>
        <w:ind w:left="202"/>
        <w:jc w:val="both"/>
      </w:pPr>
    </w:p>
    <w:p w14:paraId="4DEF4266" w14:textId="27D0FF72" w:rsidR="005E377F" w:rsidRDefault="005E5082" w:rsidP="005E377F">
      <w:pPr>
        <w:pStyle w:val="Heading1"/>
      </w:pPr>
      <w:bookmarkStart w:id="81" w:name="_Toc3892345"/>
      <w:r>
        <w:t>Relevance</w:t>
      </w:r>
      <w:r w:rsidR="005E377F" w:rsidRPr="005042CD">
        <w:t xml:space="preserve"> of Results</w:t>
      </w:r>
      <w:bookmarkEnd w:id="81"/>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3D4AB304" w:rsid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1FC9ED5" w14:textId="28326E8E"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of-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w:t>
      </w:r>
      <w:r w:rsidR="000B5461">
        <w:t>don’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3030650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E4E19F3"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Blockchains may be more suitable for regulated industries</w:t>
      </w:r>
      <w:r w:rsidR="00394033">
        <w:t>,</w:t>
      </w:r>
      <w:r w:rsidR="007D73CE">
        <w:t xml:space="preserve"> such as banks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7A899D44" w:rsidR="00002484" w:rsidRDefault="00E1210D" w:rsidP="00002484">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30B30D64" w:rsidR="005B049F" w:rsidRDefault="005B049F" w:rsidP="003722FD">
      <w:pPr>
        <w:ind w:firstLine="202"/>
        <w:jc w:val="both"/>
        <w:rPr>
          <w:lang w:eastAsia="ja-JP"/>
        </w:rPr>
      </w:pPr>
      <w:r>
        <w:t xml:space="preserve">As mentioned befor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2" w:name="_Toc3892347"/>
      <w:r>
        <w:t>Lessons Learned</w:t>
      </w:r>
    </w:p>
    <w:p w14:paraId="33A90182" w14:textId="73E9E6EA"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w:t>
      </w:r>
      <w:r w:rsidR="003C40D1">
        <w:rPr>
          <w:lang w:eastAsia="ja-JP"/>
        </w:rPr>
        <w:lastRenderedPageBreak/>
        <w:t>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and this isn’t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55465E6F"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So it already takes a long time to download (e.g., 1 day). … The Bitcoin community calls the size problem ‘bloat’. … This motivates centralization, because it takes resources to run the full node, and only about 7,000 servers worldwide do in fact run full </w:t>
      </w:r>
      <w:proofErr w:type="spellStart"/>
      <w:r>
        <w:rPr>
          <w:lang w:eastAsia="ja-JP"/>
        </w:rPr>
        <w:t>Bitcoind</w:t>
      </w:r>
      <w:proofErr w:type="spellEnd"/>
      <w:r>
        <w:rPr>
          <w:lang w:eastAsia="ja-JP"/>
        </w:rPr>
        <w:t xml:space="preserve"> nodes” </w:t>
      </w:r>
      <w:r>
        <w:rPr>
          <w:lang w:eastAsia="ja-JP"/>
        </w:rPr>
        <w:fldChar w:fldCharType="begin" w:fldLock="1"/>
      </w:r>
      <w:r w:rsidR="0015236F">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6, p. 82]","plainTextFormattedCitation":"[6, p. 82]","previouslyFormattedCitation":"[6, p. 82]"},"properties":{"noteIndex":0},"schema":"https://github.com/citation-style-language/schema/raw/master/csl-citation.json"}</w:instrText>
      </w:r>
      <w:r>
        <w:rPr>
          <w:lang w:eastAsia="ja-JP"/>
        </w:rPr>
        <w:fldChar w:fldCharType="separate"/>
      </w:r>
      <w:r w:rsidRPr="00FF3758">
        <w:rPr>
          <w:noProof/>
          <w:lang w:eastAsia="ja-JP"/>
        </w:rPr>
        <w:t>[6,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7AEAFEB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243BC7C5" w14:textId="64614B37"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off between scaling and decentralization. </w:t>
      </w:r>
      <w:r w:rsidR="00537CA5">
        <w:t>“</w:t>
      </w:r>
      <w:r w:rsidR="0068332C" w:rsidRPr="0068332C">
        <w:t xml:space="preserve">As cryptocurrencies scale, their blockchains increase in size, causing increasing burden for participants to verify balances and data on the blockchain. These cryptocurrencies tend towards </w:t>
      </w:r>
      <w:r w:rsidR="0068332C" w:rsidRPr="0068332C">
        <w:t>inaccessibility and more centralized validation with usage</w:t>
      </w:r>
      <w:r w:rsidR="00537CA5">
        <w:t>”</w:t>
      </w:r>
      <w:r w:rsidR="0015236F">
        <w:t xml:space="preserve"> </w:t>
      </w:r>
      <w:r w:rsidR="0015236F">
        <w:fldChar w:fldCharType="begin" w:fldLock="1"/>
      </w:r>
      <w:r w:rsidR="009B19A2">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4, p. 1]","plainTextFormattedCitation":"[24, p. 1]","previouslyFormattedCitation":"[24, p. 1]"},"properties":{"noteIndex":0},"schema":"https://github.com/citation-style-language/schema/raw/master/csl-citation.json"}</w:instrText>
      </w:r>
      <w:r w:rsidR="0015236F">
        <w:fldChar w:fldCharType="separate"/>
      </w:r>
      <w:r w:rsidR="0015236F" w:rsidRPr="0015236F">
        <w:rPr>
          <w:noProof/>
        </w:rPr>
        <w:t>[24, p. 1]</w:t>
      </w:r>
      <w:r w:rsidR="0015236F">
        <w:fldChar w:fldCharType="end"/>
      </w:r>
      <w:r w:rsidR="0015236F">
        <w:t>.</w:t>
      </w:r>
    </w:p>
    <w:p w14:paraId="6D598690" w14:textId="702C94F5"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5236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5]","plainTextFormattedCitation":"[25]","previouslyFormattedCitation":"[25]"},"properties":{"noteIndex":0},"schema":"https://github.com/citation-style-language/schema/raw/master/csl-citation.json"}</w:instrText>
      </w:r>
      <w:r w:rsidRPr="005042CD">
        <w:fldChar w:fldCharType="separate"/>
      </w:r>
      <w:r w:rsidR="0015236F" w:rsidRPr="0015236F">
        <w:rPr>
          <w:noProof/>
        </w:rPr>
        <w:t>[25]</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5236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6]","plainTextFormattedCitation":"[26]","previouslyFormattedCitation":"[26]"},"properties":{"noteIndex":0},"schema":"https://github.com/citation-style-language/schema/raw/master/csl-citation.json"}</w:instrText>
      </w:r>
      <w:r w:rsidRPr="005042CD">
        <w:fldChar w:fldCharType="separate"/>
      </w:r>
      <w:r w:rsidR="0015236F" w:rsidRPr="0015236F">
        <w:rPr>
          <w:noProof/>
        </w:rPr>
        <w:t>[26]</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2"/>
    </w:p>
    <w:p w14:paraId="799932BC" w14:textId="32A971F6"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4DAE81C5" w14:textId="70873284" w:rsidR="009B19A2" w:rsidRPr="009B19A2" w:rsidRDefault="004933D4" w:rsidP="009B19A2">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9B19A2" w:rsidRPr="009B19A2">
        <w:rPr>
          <w:rFonts w:ascii="Times-Roman" w:hAnsi="Times-Roman"/>
          <w:noProof/>
        </w:rPr>
        <w:t>[1]</w:t>
      </w:r>
      <w:r w:rsidR="009B19A2" w:rsidRPr="009B19A2">
        <w:rPr>
          <w:rFonts w:ascii="Times-Roman" w:hAnsi="Times-Roman"/>
          <w:noProof/>
        </w:rPr>
        <w:tab/>
        <w:t>S. Nakamoto, “Bitcoin: A peer-to-peer electronic cash system.” 2009.</w:t>
      </w:r>
    </w:p>
    <w:p w14:paraId="3AB53EA7"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w:t>
      </w:r>
      <w:r w:rsidRPr="009B19A2">
        <w:rPr>
          <w:rFonts w:ascii="Times-Roman" w:hAnsi="Times-Roman"/>
          <w:noProof/>
        </w:rPr>
        <w:tab/>
        <w:t>UK Government - Office for Science, “Distributed Ledger Technology: beyond block chain,” London, 2016.</w:t>
      </w:r>
    </w:p>
    <w:p w14:paraId="56316F93"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3]</w:t>
      </w:r>
      <w:r w:rsidRPr="009B19A2">
        <w:rPr>
          <w:rFonts w:ascii="Times-Roman" w:hAnsi="Times-Roman"/>
          <w:noProof/>
        </w:rPr>
        <w:tab/>
        <w:t xml:space="preserve">X. Xu </w:t>
      </w:r>
      <w:r w:rsidRPr="009B19A2">
        <w:rPr>
          <w:rFonts w:ascii="Times-Roman" w:hAnsi="Times-Roman"/>
          <w:i/>
          <w:iCs/>
          <w:noProof/>
        </w:rPr>
        <w:t>et al.</w:t>
      </w:r>
      <w:r w:rsidRPr="009B19A2">
        <w:rPr>
          <w:rFonts w:ascii="Times-Roman" w:hAnsi="Times-Roman"/>
          <w:noProof/>
        </w:rPr>
        <w:t xml:space="preserve">, “A Taxonomy of Blockchain-Based Systems for Architecture Design,” in </w:t>
      </w:r>
      <w:r w:rsidRPr="009B19A2">
        <w:rPr>
          <w:rFonts w:ascii="Times-Roman" w:hAnsi="Times-Roman"/>
          <w:i/>
          <w:iCs/>
          <w:noProof/>
        </w:rPr>
        <w:t>2017 IEEE International Conference on Software Architecture (ICSA)</w:t>
      </w:r>
      <w:r w:rsidRPr="009B19A2">
        <w:rPr>
          <w:rFonts w:ascii="Times-Roman" w:hAnsi="Times-Roman"/>
          <w:noProof/>
        </w:rPr>
        <w:t>, 2017, pp. 243–252.</w:t>
      </w:r>
    </w:p>
    <w:p w14:paraId="41922B40"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4]</w:t>
      </w:r>
      <w:r w:rsidRPr="009B19A2">
        <w:rPr>
          <w:rFonts w:ascii="Times-Roman" w:hAnsi="Times-Roman"/>
          <w:noProof/>
        </w:rPr>
        <w:tab/>
        <w:t>S. Popov, “The Tangle,” 2018.</w:t>
      </w:r>
    </w:p>
    <w:p w14:paraId="1F920FB7"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5]</w:t>
      </w:r>
      <w:r w:rsidRPr="009B19A2">
        <w:rPr>
          <w:rFonts w:ascii="Times-Roman" w:hAnsi="Times-Roman"/>
          <w:noProof/>
        </w:rPr>
        <w:tab/>
        <w:t xml:space="preserve">C. Lemahieu, “Nano: A Feeless Distributed Cryptocurrency Network,” </w:t>
      </w:r>
      <w:r w:rsidRPr="009B19A2">
        <w:rPr>
          <w:rFonts w:ascii="Times-Roman" w:hAnsi="Times-Roman"/>
          <w:i/>
          <w:iCs/>
          <w:noProof/>
        </w:rPr>
        <w:t>White Pap.</w:t>
      </w:r>
      <w:r w:rsidRPr="009B19A2">
        <w:rPr>
          <w:rFonts w:ascii="Times-Roman" w:hAnsi="Times-Roman"/>
          <w:noProof/>
        </w:rPr>
        <w:t>, 2018.</w:t>
      </w:r>
    </w:p>
    <w:p w14:paraId="4171B4AD"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6]</w:t>
      </w:r>
      <w:r w:rsidRPr="009B19A2">
        <w:rPr>
          <w:rFonts w:ascii="Times-Roman" w:hAnsi="Times-Roman"/>
          <w:noProof/>
        </w:rPr>
        <w:tab/>
        <w:t xml:space="preserve">M. Swan, </w:t>
      </w:r>
      <w:r w:rsidRPr="009B19A2">
        <w:rPr>
          <w:rFonts w:ascii="Times-Roman" w:hAnsi="Times-Roman"/>
          <w:i/>
          <w:iCs/>
          <w:noProof/>
        </w:rPr>
        <w:t>Blockchain</w:t>
      </w:r>
      <w:r w:rsidRPr="009B19A2">
        <w:rPr>
          <w:i/>
          <w:iCs/>
          <w:noProof/>
        </w:rPr>
        <w:t> </w:t>
      </w:r>
      <w:r w:rsidRPr="009B19A2">
        <w:rPr>
          <w:rFonts w:ascii="Times-Roman" w:hAnsi="Times-Roman"/>
          <w:i/>
          <w:iCs/>
          <w:noProof/>
        </w:rPr>
        <w:t>: blueprint for a new economy</w:t>
      </w:r>
      <w:r w:rsidRPr="009B19A2">
        <w:rPr>
          <w:rFonts w:ascii="Times-Roman" w:hAnsi="Times-Roman"/>
          <w:noProof/>
        </w:rPr>
        <w:t>. Sebastopol, Calif.: O’Reilly Media, 2015.</w:t>
      </w:r>
    </w:p>
    <w:p w14:paraId="422D187B"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7]</w:t>
      </w:r>
      <w:r w:rsidRPr="009B19A2">
        <w:rPr>
          <w:rFonts w:ascii="Times-Roman" w:hAnsi="Times-Roman"/>
          <w:noProof/>
        </w:rPr>
        <w:tab/>
        <w:t xml:space="preserve">K. Petersen, R. Feldt, S. Mujtaba, and M. Mattsson, “Systematic Mapping Studies in Software Engineering,” in </w:t>
      </w:r>
      <w:r w:rsidRPr="009B19A2">
        <w:rPr>
          <w:rFonts w:ascii="Times-Roman" w:hAnsi="Times-Roman"/>
          <w:i/>
          <w:iCs/>
          <w:noProof/>
        </w:rPr>
        <w:t>Proceedings of the 12th International Conference on Evaluation and Assessment in Software Engineering</w:t>
      </w:r>
      <w:r w:rsidRPr="009B19A2">
        <w:rPr>
          <w:rFonts w:ascii="Times-Roman" w:hAnsi="Times-Roman"/>
          <w:noProof/>
        </w:rPr>
        <w:t>, 2008, pp. 68–77.</w:t>
      </w:r>
    </w:p>
    <w:p w14:paraId="5710F309"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8]</w:t>
      </w:r>
      <w:r w:rsidRPr="009B19A2">
        <w:rPr>
          <w:rFonts w:ascii="Times-Roman" w:hAnsi="Times-Roman"/>
          <w:noProof/>
        </w:rPr>
        <w:tab/>
        <w:t>B. Kitchenham, “Procedures for Performing Systematic Reviews,” Department of Computer Science, Keele University, UK, 2004.</w:t>
      </w:r>
    </w:p>
    <w:p w14:paraId="40487DA1"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9]</w:t>
      </w:r>
      <w:r w:rsidRPr="009B19A2">
        <w:rPr>
          <w:rFonts w:ascii="Times-Roman" w:hAnsi="Times-Roman"/>
          <w:noProof/>
        </w:rPr>
        <w:tab/>
        <w:t xml:space="preserve">J. Yli-Huumo, D. Ko, S. Choi, S. Park, and K. Smolander, “Where Is Current Research on Blockchain Technology?—A Systematic Review,” </w:t>
      </w:r>
      <w:r w:rsidRPr="009B19A2">
        <w:rPr>
          <w:rFonts w:ascii="Times-Roman" w:hAnsi="Times-Roman"/>
          <w:i/>
          <w:iCs/>
          <w:noProof/>
        </w:rPr>
        <w:t>PLoS One</w:t>
      </w:r>
      <w:r w:rsidRPr="009B19A2">
        <w:rPr>
          <w:rFonts w:ascii="Times-Roman" w:hAnsi="Times-Roman"/>
          <w:noProof/>
        </w:rPr>
        <w:t>, vol. 11, no. 10, pp. 1–27, 2016.</w:t>
      </w:r>
    </w:p>
    <w:p w14:paraId="38086FC4"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0]</w:t>
      </w:r>
      <w:r w:rsidRPr="009B19A2">
        <w:rPr>
          <w:rFonts w:ascii="Times-Roman" w:hAnsi="Times-Roman"/>
          <w:noProof/>
        </w:rPr>
        <w:tab/>
        <w:t xml:space="preserve">M. Dabbagh, M. Sookhak, and N. Safa, “The Evolution of Blockchain: A Bibliometric Study,” </w:t>
      </w:r>
      <w:r w:rsidRPr="009B19A2">
        <w:rPr>
          <w:rFonts w:ascii="Times-Roman" w:hAnsi="Times-Roman"/>
          <w:i/>
          <w:iCs/>
          <w:noProof/>
        </w:rPr>
        <w:t>IEEE Access</w:t>
      </w:r>
      <w:r w:rsidRPr="009B19A2">
        <w:rPr>
          <w:rFonts w:ascii="Times-Roman" w:hAnsi="Times-Roman"/>
          <w:noProof/>
        </w:rPr>
        <w:t>, vol. PP, p. 1, 2019.</w:t>
      </w:r>
    </w:p>
    <w:p w14:paraId="36B489B8"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1]</w:t>
      </w:r>
      <w:r w:rsidRPr="009B19A2">
        <w:rPr>
          <w:rFonts w:ascii="Times-Roman" w:hAnsi="Times-Roman"/>
          <w:noProof/>
        </w:rPr>
        <w:tab/>
        <w:t xml:space="preserve">P. Rimba, A. B. Tran, I. Weber, M. Staples, A. Ponomarev, and X. Xu, “Quantifying the Cost of </w:t>
      </w:r>
      <w:r w:rsidRPr="009B19A2">
        <w:rPr>
          <w:rFonts w:ascii="Times-Roman" w:hAnsi="Times-Roman"/>
          <w:noProof/>
        </w:rPr>
        <w:lastRenderedPageBreak/>
        <w:t xml:space="preserve">Distrust: Comparing Blockchain and Cloud Services for Business Process Execution,” </w:t>
      </w:r>
      <w:r w:rsidRPr="009B19A2">
        <w:rPr>
          <w:rFonts w:ascii="Times-Roman" w:hAnsi="Times-Roman"/>
          <w:i/>
          <w:iCs/>
          <w:noProof/>
        </w:rPr>
        <w:t>Inf. Syst. Front.</w:t>
      </w:r>
      <w:r w:rsidRPr="009B19A2">
        <w:rPr>
          <w:rFonts w:ascii="Times-Roman" w:hAnsi="Times-Roman"/>
          <w:noProof/>
        </w:rPr>
        <w:t>, Aug. 2018.</w:t>
      </w:r>
    </w:p>
    <w:p w14:paraId="471437AD"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2]</w:t>
      </w:r>
      <w:r w:rsidRPr="009B19A2">
        <w:rPr>
          <w:rFonts w:ascii="Times-Roman" w:hAnsi="Times-Roman"/>
          <w:noProof/>
        </w:rPr>
        <w:tab/>
        <w:t xml:space="preserve">I. Singh and S.-W. Lee, “Comparative Requirements Analysis for the Feasibility of Blockchain for Secure Cloud,” in </w:t>
      </w:r>
      <w:r w:rsidRPr="009B19A2">
        <w:rPr>
          <w:rFonts w:ascii="Times-Roman" w:hAnsi="Times-Roman"/>
          <w:i/>
          <w:iCs/>
          <w:noProof/>
        </w:rPr>
        <w:t>Requirements Engineering for Internet of Things</w:t>
      </w:r>
      <w:r w:rsidRPr="009B19A2">
        <w:rPr>
          <w:rFonts w:ascii="Times-Roman" w:hAnsi="Times-Roman"/>
          <w:noProof/>
        </w:rPr>
        <w:t>, 2018, pp. 57–72.</w:t>
      </w:r>
    </w:p>
    <w:p w14:paraId="6DA8CDE6"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3]</w:t>
      </w:r>
      <w:r w:rsidRPr="009B19A2">
        <w:rPr>
          <w:rFonts w:ascii="Times-Roman" w:hAnsi="Times-Roman"/>
          <w:noProof/>
        </w:rPr>
        <w:tab/>
        <w:t xml:space="preserve">T. T. A. Dinh, R. Liu, M. Zhang, G. Chen, B. C. Ooi, and J. Wang, “Untangling Blockchain: A Data Processing View of Blockchain Systems,” </w:t>
      </w:r>
      <w:r w:rsidRPr="009B19A2">
        <w:rPr>
          <w:rFonts w:ascii="Times-Roman" w:hAnsi="Times-Roman"/>
          <w:i/>
          <w:iCs/>
          <w:noProof/>
        </w:rPr>
        <w:t>IEEE Trans. Knowl. Data Eng.</w:t>
      </w:r>
      <w:r w:rsidRPr="009B19A2">
        <w:rPr>
          <w:rFonts w:ascii="Times-Roman" w:hAnsi="Times-Roman"/>
          <w:noProof/>
        </w:rPr>
        <w:t>, vol. 30, no. 7, pp. 1366–1385, Jul. 2018.</w:t>
      </w:r>
    </w:p>
    <w:p w14:paraId="7FEFD987"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4]</w:t>
      </w:r>
      <w:r w:rsidRPr="009B19A2">
        <w:rPr>
          <w:rFonts w:ascii="Times-Roman" w:hAnsi="Times-Roman"/>
          <w:noProof/>
        </w:rPr>
        <w:tab/>
        <w:t>Stack Overflow, “Stack Overflow’s Annual Developer Survey for 2019,” 2019.</w:t>
      </w:r>
    </w:p>
    <w:p w14:paraId="2F78FC51"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5]</w:t>
      </w:r>
      <w:r w:rsidRPr="009B19A2">
        <w:rPr>
          <w:rFonts w:ascii="Times-Roman" w:hAnsi="Times-Roman"/>
          <w:noProof/>
        </w:rPr>
        <w:tab/>
        <w:t xml:space="preserve">D. Mingxiao, M. Xiaofeng, Z. Zhe, W. Xiangwei, and C. Qijun, “A review on consensus algorithm of blockchain,” in </w:t>
      </w:r>
      <w:r w:rsidRPr="009B19A2">
        <w:rPr>
          <w:rFonts w:ascii="Times-Roman" w:hAnsi="Times-Roman"/>
          <w:i/>
          <w:iCs/>
          <w:noProof/>
        </w:rPr>
        <w:t>2017 IEEE International Conference on Systems, Man, and Cybernetics (SMC)</w:t>
      </w:r>
      <w:r w:rsidRPr="009B19A2">
        <w:rPr>
          <w:rFonts w:ascii="Times-Roman" w:hAnsi="Times-Roman"/>
          <w:noProof/>
        </w:rPr>
        <w:t>, 2017, pp. 2567–2572.</w:t>
      </w:r>
    </w:p>
    <w:p w14:paraId="4F747509"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6]</w:t>
      </w:r>
      <w:r w:rsidRPr="009B19A2">
        <w:rPr>
          <w:rFonts w:ascii="Times-Roman" w:hAnsi="Times-Roman"/>
          <w:noProof/>
        </w:rPr>
        <w:tab/>
        <w:t>The Iota Team, “Tangle visualization.” [Online]. Available: https://github.com/iotaledger/iotavisualization.</w:t>
      </w:r>
    </w:p>
    <w:p w14:paraId="41BAAA4B"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7]</w:t>
      </w:r>
      <w:r w:rsidRPr="009B19A2">
        <w:rPr>
          <w:rFonts w:ascii="Times-Roman" w:hAnsi="Times-Roman"/>
          <w:noProof/>
        </w:rPr>
        <w:tab/>
        <w:t>“The Go Programming Language - Documentation.” [Online]. Available: https://golang.org/doc/.</w:t>
      </w:r>
    </w:p>
    <w:p w14:paraId="3123D8C9"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8]</w:t>
      </w:r>
      <w:r w:rsidRPr="009B19A2">
        <w:rPr>
          <w:rFonts w:ascii="Times-Roman" w:hAnsi="Times-Roman"/>
          <w:noProof/>
        </w:rPr>
        <w:tab/>
        <w:t>“A Tour of Go - Goroutines.” [Online]. Available: https://tour.golang.org/concurrency/1.</w:t>
      </w:r>
    </w:p>
    <w:p w14:paraId="4740732E"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9]</w:t>
      </w:r>
      <w:r w:rsidRPr="009B19A2">
        <w:rPr>
          <w:rFonts w:ascii="Times-Roman" w:hAnsi="Times-Roman"/>
          <w:noProof/>
        </w:rPr>
        <w:tab/>
        <w:t>“A Tour of Go - Channels.” [Online]. Available: https://tour.golang.org/concurrency/2.</w:t>
      </w:r>
    </w:p>
    <w:p w14:paraId="0E8F9597"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0]</w:t>
      </w:r>
      <w:r w:rsidRPr="009B19A2">
        <w:rPr>
          <w:rFonts w:ascii="Times-Roman" w:hAnsi="Times-Roman"/>
          <w:noProof/>
        </w:rPr>
        <w:tab/>
        <w:t>The Perlin Team, “The Noise Book.” [Online]. Available: https://perlin-network.github.io/noise/noise.html.</w:t>
      </w:r>
    </w:p>
    <w:p w14:paraId="356A6838"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1]</w:t>
      </w:r>
      <w:r w:rsidRPr="009B19A2">
        <w:rPr>
          <w:rFonts w:ascii="Times-Roman" w:hAnsi="Times-Roman"/>
          <w:noProof/>
        </w:rPr>
        <w:tab/>
        <w:t>The Perlin Team, “Perlin.” [Online]. Available: https://www.perlin.net/.</w:t>
      </w:r>
    </w:p>
    <w:p w14:paraId="4E2D062F"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2]</w:t>
      </w:r>
      <w:r w:rsidRPr="009B19A2">
        <w:rPr>
          <w:rFonts w:ascii="Times-Roman" w:hAnsi="Times-Roman"/>
          <w:noProof/>
        </w:rPr>
        <w:tab/>
        <w:t xml:space="preserve">Coral Health, “Code a simple P2P blockchain in Go!,” </w:t>
      </w:r>
      <w:r w:rsidRPr="009B19A2">
        <w:rPr>
          <w:rFonts w:ascii="Times-Roman" w:hAnsi="Times-Roman"/>
          <w:i/>
          <w:iCs/>
          <w:noProof/>
        </w:rPr>
        <w:t>Medium</w:t>
      </w:r>
      <w:r w:rsidRPr="009B19A2">
        <w:rPr>
          <w:rFonts w:ascii="Times-Roman" w:hAnsi="Times-Roman"/>
          <w:noProof/>
        </w:rPr>
        <w:t>, 2018. [Online]. Available: https://medium.com/@mycoralhealth/code-a-simple-p2p-blockchain-in-go-46662601f417.</w:t>
      </w:r>
    </w:p>
    <w:p w14:paraId="30530ABF"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3]</w:t>
      </w:r>
      <w:r w:rsidRPr="009B19A2">
        <w:rPr>
          <w:rFonts w:ascii="Times-Roman" w:hAnsi="Times-Roman"/>
          <w:noProof/>
        </w:rPr>
        <w:tab/>
        <w:t>The Nano Team, “About Nano.” [Online]. Available: https://nano.org/en/about/.</w:t>
      </w:r>
    </w:p>
    <w:p w14:paraId="7CD01AC6"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4]</w:t>
      </w:r>
      <w:r w:rsidRPr="009B19A2">
        <w:rPr>
          <w:rFonts w:ascii="Times-Roman" w:hAnsi="Times-Roman"/>
          <w:noProof/>
        </w:rPr>
        <w:tab/>
        <w:t>I. Meckler, E. Shapiro, and ) Labs, “Coda: Decentralized cryptocurrency at scale,” 2018.</w:t>
      </w:r>
    </w:p>
    <w:p w14:paraId="56A01284"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5]</w:t>
      </w:r>
      <w:r w:rsidRPr="009B19A2">
        <w:rPr>
          <w:rFonts w:ascii="Times-Roman" w:hAnsi="Times-Roman"/>
          <w:noProof/>
        </w:rPr>
        <w:tab/>
        <w:t>L. Baird, “The SWIRLDS Hashgraph Consensus Algorithm: Fair, Fast, Byzantine Fault Tolerance,” 2016.</w:t>
      </w:r>
    </w:p>
    <w:p w14:paraId="55F34411"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6]</w:t>
      </w:r>
      <w:r w:rsidRPr="009B19A2">
        <w:rPr>
          <w:rFonts w:ascii="Times-Roman" w:hAnsi="Times-Roman"/>
          <w:noProof/>
        </w:rPr>
        <w:tab/>
        <w:t>Team Rocket, “Snowflake to Avalanche: A Novel Metastable Consensus Protocol Family for Cryptocurrencies,” 2018.</w:t>
      </w:r>
    </w:p>
    <w:p w14:paraId="5ECC3183" w14:textId="038F5D0B" w:rsidR="00DC4BF6" w:rsidRDefault="004933D4" w:rsidP="009B19A2">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57209672" w:rsidR="00CF106D" w:rsidRDefault="00CF106D"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6B29A81C"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51B26687"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4410E283"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1"/>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7016C9CA"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5077570E"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1C040A86"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0FCE7617"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52B2E5C4"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7260352F"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87F2B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1B49BF1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3F8D175A"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70F027C5"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C7BADE" w14:textId="77777777" w:rsidR="00EE1D8C" w:rsidRDefault="00EE1D8C">
      <w:r>
        <w:separator/>
      </w:r>
    </w:p>
  </w:endnote>
  <w:endnote w:type="continuationSeparator" w:id="0">
    <w:p w14:paraId="6EC2653A" w14:textId="77777777" w:rsidR="00EE1D8C" w:rsidRDefault="00EE1D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1F8B1" w14:textId="77777777" w:rsidR="00EE1D8C" w:rsidRDefault="00EE1D8C"/>
  </w:footnote>
  <w:footnote w:type="continuationSeparator" w:id="0">
    <w:p w14:paraId="6EBFCA9C" w14:textId="77777777" w:rsidR="00EE1D8C" w:rsidRDefault="00EE1D8C">
      <w:r>
        <w:continuationSeparator/>
      </w:r>
    </w:p>
  </w:footnote>
  <w:footnote w:id="1">
    <w:p w14:paraId="1659F370" w14:textId="4832AED2" w:rsidR="00095BFB" w:rsidRDefault="00095BFB" w:rsidP="00E6508C">
      <w:pPr>
        <w:pStyle w:val="FootnoteText"/>
        <w:jc w:val="left"/>
      </w:pPr>
      <w:r>
        <w:t xml:space="preserve">S. Sanchez is with the Department of Systems and Computer Engineering, Universidad de los Andes, Bogota, Colombia (e-mail: </w:t>
      </w:r>
      <w:hyperlink r:id="rId1" w:history="1">
        <w:r w:rsidRPr="00DC1793">
          <w:rPr>
            <w:rStyle w:val="Hyperlink"/>
          </w:rPr>
          <w:t>s.sanchez@uniandes.edu.co</w:t>
        </w:r>
      </w:hyperlink>
      <w:r>
        <w:t>).</w:t>
      </w:r>
    </w:p>
    <w:p w14:paraId="155AC6A3" w14:textId="5B698AAD" w:rsidR="00095BFB" w:rsidRDefault="00095BFB"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095BFB" w:rsidRDefault="00095BFB" w:rsidP="00E6508C">
      <w:pPr>
        <w:pStyle w:val="FootnoteText"/>
        <w:jc w:val="left"/>
      </w:pPr>
    </w:p>
  </w:footnote>
  <w:footnote w:id="2">
    <w:p w14:paraId="246C15CD" w14:textId="7AF9E743" w:rsidR="00095BFB" w:rsidRPr="001C6B93" w:rsidRDefault="00095BFB"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95BFB" w:rsidRDefault="00095BF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95BFB" w:rsidRPr="00FB7149" w:rsidRDefault="00095BFB">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95BFB" w:rsidRPr="006034BC" w:rsidRDefault="00095BFB">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E7821F38"/>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E7A5812"/>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4368603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16"/>
  </w:num>
  <w:num w:numId="4">
    <w:abstractNumId w:val="11"/>
  </w:num>
  <w:num w:numId="5">
    <w:abstractNumId w:val="9"/>
  </w:num>
  <w:num w:numId="6">
    <w:abstractNumId w:val="18"/>
  </w:num>
  <w:num w:numId="7">
    <w:abstractNumId w:val="14"/>
  </w:num>
  <w:num w:numId="8">
    <w:abstractNumId w:val="7"/>
  </w:num>
  <w:num w:numId="9">
    <w:abstractNumId w:val="12"/>
  </w:num>
  <w:num w:numId="10">
    <w:abstractNumId w:val="17"/>
  </w:num>
  <w:num w:numId="11">
    <w:abstractNumId w:val="8"/>
  </w:num>
  <w:num w:numId="12">
    <w:abstractNumId w:val="15"/>
  </w:num>
  <w:num w:numId="13">
    <w:abstractNumId w:val="5"/>
  </w:num>
  <w:num w:numId="14">
    <w:abstractNumId w:val="0"/>
  </w:num>
  <w:num w:numId="15">
    <w:abstractNumId w:val="1"/>
  </w:num>
  <w:num w:numId="16">
    <w:abstractNumId w:val="2"/>
  </w:num>
  <w:num w:numId="17">
    <w:abstractNumId w:val="6"/>
  </w:num>
  <w:num w:numId="18">
    <w:abstractNumId w:val="13"/>
  </w:num>
  <w:num w:numId="19">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7"/>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111D8"/>
    <w:rsid w:val="00011DB6"/>
    <w:rsid w:val="00013BBB"/>
    <w:rsid w:val="0001523E"/>
    <w:rsid w:val="00025CE4"/>
    <w:rsid w:val="000262E1"/>
    <w:rsid w:val="000322F8"/>
    <w:rsid w:val="00035EC1"/>
    <w:rsid w:val="00036153"/>
    <w:rsid w:val="00036651"/>
    <w:rsid w:val="00041819"/>
    <w:rsid w:val="00042E13"/>
    <w:rsid w:val="00045D2A"/>
    <w:rsid w:val="00047301"/>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C4861"/>
    <w:rsid w:val="000D035D"/>
    <w:rsid w:val="000D0CFC"/>
    <w:rsid w:val="000D21FC"/>
    <w:rsid w:val="000D2BDE"/>
    <w:rsid w:val="000D5B39"/>
    <w:rsid w:val="000E0863"/>
    <w:rsid w:val="000E420A"/>
    <w:rsid w:val="000E6F54"/>
    <w:rsid w:val="000F220D"/>
    <w:rsid w:val="000F3B05"/>
    <w:rsid w:val="000F7A11"/>
    <w:rsid w:val="000F7BEE"/>
    <w:rsid w:val="000F7CDE"/>
    <w:rsid w:val="00103C70"/>
    <w:rsid w:val="00103EDD"/>
    <w:rsid w:val="00104BB0"/>
    <w:rsid w:val="0010794E"/>
    <w:rsid w:val="001249C1"/>
    <w:rsid w:val="00124EC2"/>
    <w:rsid w:val="00127D11"/>
    <w:rsid w:val="0013354F"/>
    <w:rsid w:val="001342B5"/>
    <w:rsid w:val="00142108"/>
    <w:rsid w:val="00143F2E"/>
    <w:rsid w:val="00144CB9"/>
    <w:rsid w:val="00144E72"/>
    <w:rsid w:val="0015236F"/>
    <w:rsid w:val="00154927"/>
    <w:rsid w:val="00156CAE"/>
    <w:rsid w:val="00162139"/>
    <w:rsid w:val="001626F4"/>
    <w:rsid w:val="001668CD"/>
    <w:rsid w:val="00171CBC"/>
    <w:rsid w:val="001723BA"/>
    <w:rsid w:val="001768FF"/>
    <w:rsid w:val="001835CB"/>
    <w:rsid w:val="00185D93"/>
    <w:rsid w:val="00186DCF"/>
    <w:rsid w:val="0019050F"/>
    <w:rsid w:val="001A0714"/>
    <w:rsid w:val="001A5A83"/>
    <w:rsid w:val="001A60B1"/>
    <w:rsid w:val="001B2EF2"/>
    <w:rsid w:val="001B36B1"/>
    <w:rsid w:val="001B3E19"/>
    <w:rsid w:val="001C33D1"/>
    <w:rsid w:val="001C34D7"/>
    <w:rsid w:val="001C3BCA"/>
    <w:rsid w:val="001C429B"/>
    <w:rsid w:val="001C4AC4"/>
    <w:rsid w:val="001C5E09"/>
    <w:rsid w:val="001C6B93"/>
    <w:rsid w:val="001D03C1"/>
    <w:rsid w:val="001D1E3A"/>
    <w:rsid w:val="001E163D"/>
    <w:rsid w:val="001E3B01"/>
    <w:rsid w:val="001E51D9"/>
    <w:rsid w:val="001E6549"/>
    <w:rsid w:val="001E7B7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434A1"/>
    <w:rsid w:val="00244844"/>
    <w:rsid w:val="0024487F"/>
    <w:rsid w:val="0024509C"/>
    <w:rsid w:val="002502E1"/>
    <w:rsid w:val="00253160"/>
    <w:rsid w:val="0025416C"/>
    <w:rsid w:val="00263943"/>
    <w:rsid w:val="00266339"/>
    <w:rsid w:val="00267B35"/>
    <w:rsid w:val="00274256"/>
    <w:rsid w:val="002750AF"/>
    <w:rsid w:val="0027611E"/>
    <w:rsid w:val="0027798E"/>
    <w:rsid w:val="00286336"/>
    <w:rsid w:val="00286C0B"/>
    <w:rsid w:val="0029072B"/>
    <w:rsid w:val="00296B8D"/>
    <w:rsid w:val="00297579"/>
    <w:rsid w:val="002A0586"/>
    <w:rsid w:val="002A1FE3"/>
    <w:rsid w:val="002A5DCC"/>
    <w:rsid w:val="002B0EF0"/>
    <w:rsid w:val="002B1B60"/>
    <w:rsid w:val="002B717F"/>
    <w:rsid w:val="002B75C3"/>
    <w:rsid w:val="002C33F4"/>
    <w:rsid w:val="002C54FF"/>
    <w:rsid w:val="002D0C55"/>
    <w:rsid w:val="002D1F7E"/>
    <w:rsid w:val="002D2110"/>
    <w:rsid w:val="002D3AC1"/>
    <w:rsid w:val="002D5845"/>
    <w:rsid w:val="002D68E5"/>
    <w:rsid w:val="002E0A91"/>
    <w:rsid w:val="002E3AAA"/>
    <w:rsid w:val="002E5EFA"/>
    <w:rsid w:val="002F503F"/>
    <w:rsid w:val="002F51B5"/>
    <w:rsid w:val="002F6599"/>
    <w:rsid w:val="002F7910"/>
    <w:rsid w:val="00304532"/>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4722"/>
    <w:rsid w:val="00414C56"/>
    <w:rsid w:val="004151DA"/>
    <w:rsid w:val="0041663C"/>
    <w:rsid w:val="004206F2"/>
    <w:rsid w:val="0042405C"/>
    <w:rsid w:val="00424F71"/>
    <w:rsid w:val="00425324"/>
    <w:rsid w:val="00425722"/>
    <w:rsid w:val="0043144F"/>
    <w:rsid w:val="00431BA6"/>
    <w:rsid w:val="00431BFA"/>
    <w:rsid w:val="00434E6E"/>
    <w:rsid w:val="004353CF"/>
    <w:rsid w:val="0043797E"/>
    <w:rsid w:val="0044204B"/>
    <w:rsid w:val="0044229D"/>
    <w:rsid w:val="00446187"/>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6580"/>
    <w:rsid w:val="00487175"/>
    <w:rsid w:val="0049153C"/>
    <w:rsid w:val="004933D4"/>
    <w:rsid w:val="004948BE"/>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E3669"/>
    <w:rsid w:val="004E3E4C"/>
    <w:rsid w:val="004E49BE"/>
    <w:rsid w:val="004E5C23"/>
    <w:rsid w:val="004E662E"/>
    <w:rsid w:val="004F23A0"/>
    <w:rsid w:val="005003E3"/>
    <w:rsid w:val="00501130"/>
    <w:rsid w:val="0050248A"/>
    <w:rsid w:val="005042CD"/>
    <w:rsid w:val="00504E9E"/>
    <w:rsid w:val="005052CD"/>
    <w:rsid w:val="0051066D"/>
    <w:rsid w:val="0051435B"/>
    <w:rsid w:val="005207A1"/>
    <w:rsid w:val="00520E4B"/>
    <w:rsid w:val="00521FAE"/>
    <w:rsid w:val="0052249D"/>
    <w:rsid w:val="0053301C"/>
    <w:rsid w:val="00535213"/>
    <w:rsid w:val="005352C6"/>
    <w:rsid w:val="00537CA5"/>
    <w:rsid w:val="0054252A"/>
    <w:rsid w:val="005478AD"/>
    <w:rsid w:val="00550A26"/>
    <w:rsid w:val="00550BF5"/>
    <w:rsid w:val="00554E04"/>
    <w:rsid w:val="005551E5"/>
    <w:rsid w:val="00557AE2"/>
    <w:rsid w:val="00560C2B"/>
    <w:rsid w:val="0056174E"/>
    <w:rsid w:val="005621AE"/>
    <w:rsid w:val="0056365D"/>
    <w:rsid w:val="005653FB"/>
    <w:rsid w:val="00566042"/>
    <w:rsid w:val="00567A70"/>
    <w:rsid w:val="005764A6"/>
    <w:rsid w:val="00580960"/>
    <w:rsid w:val="0058343D"/>
    <w:rsid w:val="00584374"/>
    <w:rsid w:val="00591526"/>
    <w:rsid w:val="005919BE"/>
    <w:rsid w:val="00593F1F"/>
    <w:rsid w:val="00594F8E"/>
    <w:rsid w:val="00596418"/>
    <w:rsid w:val="005A16BD"/>
    <w:rsid w:val="005A2A15"/>
    <w:rsid w:val="005B049F"/>
    <w:rsid w:val="005B2F31"/>
    <w:rsid w:val="005B57A3"/>
    <w:rsid w:val="005C5859"/>
    <w:rsid w:val="005D1B15"/>
    <w:rsid w:val="005D2236"/>
    <w:rsid w:val="005D2824"/>
    <w:rsid w:val="005D2A17"/>
    <w:rsid w:val="005D4F1A"/>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7E41"/>
    <w:rsid w:val="0064129B"/>
    <w:rsid w:val="00646C0A"/>
    <w:rsid w:val="00647C09"/>
    <w:rsid w:val="00650509"/>
    <w:rsid w:val="00650C00"/>
    <w:rsid w:val="00651F2C"/>
    <w:rsid w:val="00665271"/>
    <w:rsid w:val="00673818"/>
    <w:rsid w:val="00674E9D"/>
    <w:rsid w:val="00676ADF"/>
    <w:rsid w:val="006802AB"/>
    <w:rsid w:val="00680AC2"/>
    <w:rsid w:val="00680E3A"/>
    <w:rsid w:val="00682FFE"/>
    <w:rsid w:val="006832DA"/>
    <w:rsid w:val="0068332C"/>
    <w:rsid w:val="0068436C"/>
    <w:rsid w:val="00691CC8"/>
    <w:rsid w:val="00693D5D"/>
    <w:rsid w:val="006947B7"/>
    <w:rsid w:val="00695198"/>
    <w:rsid w:val="006A3BFB"/>
    <w:rsid w:val="006B0624"/>
    <w:rsid w:val="006B7F03"/>
    <w:rsid w:val="006C0E8A"/>
    <w:rsid w:val="006C2414"/>
    <w:rsid w:val="006C30AD"/>
    <w:rsid w:val="006C4AF8"/>
    <w:rsid w:val="006C5FB7"/>
    <w:rsid w:val="006C65BB"/>
    <w:rsid w:val="006D3A8F"/>
    <w:rsid w:val="006E39B2"/>
    <w:rsid w:val="006E4145"/>
    <w:rsid w:val="006F0929"/>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34DEE"/>
    <w:rsid w:val="00744FB6"/>
    <w:rsid w:val="00747456"/>
    <w:rsid w:val="00747D78"/>
    <w:rsid w:val="00751452"/>
    <w:rsid w:val="0075211A"/>
    <w:rsid w:val="00762002"/>
    <w:rsid w:val="00763123"/>
    <w:rsid w:val="00764194"/>
    <w:rsid w:val="00770D52"/>
    <w:rsid w:val="00772F8C"/>
    <w:rsid w:val="00783E08"/>
    <w:rsid w:val="0078426A"/>
    <w:rsid w:val="00790098"/>
    <w:rsid w:val="00791928"/>
    <w:rsid w:val="007964D7"/>
    <w:rsid w:val="00797599"/>
    <w:rsid w:val="007A11CB"/>
    <w:rsid w:val="007A2364"/>
    <w:rsid w:val="007A4AF3"/>
    <w:rsid w:val="007B522F"/>
    <w:rsid w:val="007C1D11"/>
    <w:rsid w:val="007C3316"/>
    <w:rsid w:val="007C4336"/>
    <w:rsid w:val="007C7F0A"/>
    <w:rsid w:val="007D5D3E"/>
    <w:rsid w:val="007D73CE"/>
    <w:rsid w:val="007E2302"/>
    <w:rsid w:val="007E5330"/>
    <w:rsid w:val="007F6396"/>
    <w:rsid w:val="007F7AA6"/>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3BCF"/>
    <w:rsid w:val="008758D7"/>
    <w:rsid w:val="00876DA7"/>
    <w:rsid w:val="00877123"/>
    <w:rsid w:val="0087792E"/>
    <w:rsid w:val="00877A4B"/>
    <w:rsid w:val="0088270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2B63"/>
    <w:rsid w:val="008C350D"/>
    <w:rsid w:val="008C49CC"/>
    <w:rsid w:val="008C5538"/>
    <w:rsid w:val="008C64DE"/>
    <w:rsid w:val="008C7AB2"/>
    <w:rsid w:val="008D10C3"/>
    <w:rsid w:val="008D4AF9"/>
    <w:rsid w:val="008D570E"/>
    <w:rsid w:val="008D69E9"/>
    <w:rsid w:val="008E0645"/>
    <w:rsid w:val="008E61D1"/>
    <w:rsid w:val="008E66F8"/>
    <w:rsid w:val="008E7086"/>
    <w:rsid w:val="008F0D33"/>
    <w:rsid w:val="008F363E"/>
    <w:rsid w:val="008F53EC"/>
    <w:rsid w:val="008F594A"/>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A0"/>
    <w:rsid w:val="009619EB"/>
    <w:rsid w:val="00962332"/>
    <w:rsid w:val="00962ACC"/>
    <w:rsid w:val="0097171B"/>
    <w:rsid w:val="009722F6"/>
    <w:rsid w:val="00977535"/>
    <w:rsid w:val="009777AA"/>
    <w:rsid w:val="00983119"/>
    <w:rsid w:val="00991D56"/>
    <w:rsid w:val="00995D9A"/>
    <w:rsid w:val="009A1955"/>
    <w:rsid w:val="009A1F6E"/>
    <w:rsid w:val="009B0818"/>
    <w:rsid w:val="009B19A2"/>
    <w:rsid w:val="009B1C1E"/>
    <w:rsid w:val="009B2152"/>
    <w:rsid w:val="009B602C"/>
    <w:rsid w:val="009C7D17"/>
    <w:rsid w:val="009D0E04"/>
    <w:rsid w:val="009D250A"/>
    <w:rsid w:val="009D3EF9"/>
    <w:rsid w:val="009E136D"/>
    <w:rsid w:val="009E1A22"/>
    <w:rsid w:val="009E484E"/>
    <w:rsid w:val="009F32B7"/>
    <w:rsid w:val="009F37B7"/>
    <w:rsid w:val="009F40FB"/>
    <w:rsid w:val="009F4338"/>
    <w:rsid w:val="00A00CD3"/>
    <w:rsid w:val="00A01E65"/>
    <w:rsid w:val="00A04B6C"/>
    <w:rsid w:val="00A06273"/>
    <w:rsid w:val="00A1367D"/>
    <w:rsid w:val="00A13A5C"/>
    <w:rsid w:val="00A158E1"/>
    <w:rsid w:val="00A178EA"/>
    <w:rsid w:val="00A22FCB"/>
    <w:rsid w:val="00A25E53"/>
    <w:rsid w:val="00A30858"/>
    <w:rsid w:val="00A30AE4"/>
    <w:rsid w:val="00A33689"/>
    <w:rsid w:val="00A33903"/>
    <w:rsid w:val="00A33EB6"/>
    <w:rsid w:val="00A33F0B"/>
    <w:rsid w:val="00A417D4"/>
    <w:rsid w:val="00A43B32"/>
    <w:rsid w:val="00A43B95"/>
    <w:rsid w:val="00A47221"/>
    <w:rsid w:val="00A472F1"/>
    <w:rsid w:val="00A47AD2"/>
    <w:rsid w:val="00A51FFB"/>
    <w:rsid w:val="00A5237D"/>
    <w:rsid w:val="00A554A3"/>
    <w:rsid w:val="00A56D41"/>
    <w:rsid w:val="00A60953"/>
    <w:rsid w:val="00A60D64"/>
    <w:rsid w:val="00A6398E"/>
    <w:rsid w:val="00A63990"/>
    <w:rsid w:val="00A758EA"/>
    <w:rsid w:val="00A81067"/>
    <w:rsid w:val="00A81E6B"/>
    <w:rsid w:val="00A8287C"/>
    <w:rsid w:val="00A94031"/>
    <w:rsid w:val="00A95C50"/>
    <w:rsid w:val="00AA414D"/>
    <w:rsid w:val="00AB3C6D"/>
    <w:rsid w:val="00AB6B7A"/>
    <w:rsid w:val="00AB79A6"/>
    <w:rsid w:val="00AC166E"/>
    <w:rsid w:val="00AC3241"/>
    <w:rsid w:val="00AC4850"/>
    <w:rsid w:val="00AC49F6"/>
    <w:rsid w:val="00AC645D"/>
    <w:rsid w:val="00AC7C5E"/>
    <w:rsid w:val="00AD1EAD"/>
    <w:rsid w:val="00AD4509"/>
    <w:rsid w:val="00AF4905"/>
    <w:rsid w:val="00AF5A18"/>
    <w:rsid w:val="00AF719A"/>
    <w:rsid w:val="00B037A3"/>
    <w:rsid w:val="00B055C1"/>
    <w:rsid w:val="00B10C07"/>
    <w:rsid w:val="00B10E08"/>
    <w:rsid w:val="00B11E2F"/>
    <w:rsid w:val="00B214A2"/>
    <w:rsid w:val="00B21C95"/>
    <w:rsid w:val="00B223E7"/>
    <w:rsid w:val="00B2491F"/>
    <w:rsid w:val="00B25B05"/>
    <w:rsid w:val="00B304C2"/>
    <w:rsid w:val="00B30D72"/>
    <w:rsid w:val="00B36554"/>
    <w:rsid w:val="00B41F24"/>
    <w:rsid w:val="00B43CAD"/>
    <w:rsid w:val="00B451C9"/>
    <w:rsid w:val="00B46959"/>
    <w:rsid w:val="00B47B59"/>
    <w:rsid w:val="00B53F81"/>
    <w:rsid w:val="00B56C2B"/>
    <w:rsid w:val="00B65734"/>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42A4"/>
    <w:rsid w:val="00BC5A83"/>
    <w:rsid w:val="00BC7567"/>
    <w:rsid w:val="00BC7F09"/>
    <w:rsid w:val="00BD305A"/>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5B23"/>
    <w:rsid w:val="00C2793C"/>
    <w:rsid w:val="00C3642C"/>
    <w:rsid w:val="00C36F6D"/>
    <w:rsid w:val="00C378A1"/>
    <w:rsid w:val="00C41241"/>
    <w:rsid w:val="00C44B56"/>
    <w:rsid w:val="00C45B78"/>
    <w:rsid w:val="00C52983"/>
    <w:rsid w:val="00C54CDC"/>
    <w:rsid w:val="00C574A5"/>
    <w:rsid w:val="00C621D6"/>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72DB"/>
    <w:rsid w:val="00CB003E"/>
    <w:rsid w:val="00CB07DB"/>
    <w:rsid w:val="00CB4B8D"/>
    <w:rsid w:val="00CB5938"/>
    <w:rsid w:val="00CB6871"/>
    <w:rsid w:val="00CB701C"/>
    <w:rsid w:val="00CC020A"/>
    <w:rsid w:val="00CC05C8"/>
    <w:rsid w:val="00CC0DDA"/>
    <w:rsid w:val="00CC3381"/>
    <w:rsid w:val="00CC44E3"/>
    <w:rsid w:val="00CC46FB"/>
    <w:rsid w:val="00CD336F"/>
    <w:rsid w:val="00CD3C07"/>
    <w:rsid w:val="00CD684F"/>
    <w:rsid w:val="00CE3C83"/>
    <w:rsid w:val="00CE5A0B"/>
    <w:rsid w:val="00CE5ECE"/>
    <w:rsid w:val="00CF0719"/>
    <w:rsid w:val="00CF106D"/>
    <w:rsid w:val="00CF1FD4"/>
    <w:rsid w:val="00CF6561"/>
    <w:rsid w:val="00D01E39"/>
    <w:rsid w:val="00D02D0F"/>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062A"/>
    <w:rsid w:val="00D5536F"/>
    <w:rsid w:val="00D55FCA"/>
    <w:rsid w:val="00D56935"/>
    <w:rsid w:val="00D621D1"/>
    <w:rsid w:val="00D64EE5"/>
    <w:rsid w:val="00D6598B"/>
    <w:rsid w:val="00D71074"/>
    <w:rsid w:val="00D74A4E"/>
    <w:rsid w:val="00D758C6"/>
    <w:rsid w:val="00D8198E"/>
    <w:rsid w:val="00D8357F"/>
    <w:rsid w:val="00D869E9"/>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BB1"/>
    <w:rsid w:val="00DE3ED9"/>
    <w:rsid w:val="00DE5FF8"/>
    <w:rsid w:val="00DE65CB"/>
    <w:rsid w:val="00DF2DDE"/>
    <w:rsid w:val="00DF3B5B"/>
    <w:rsid w:val="00DF5C5B"/>
    <w:rsid w:val="00E01667"/>
    <w:rsid w:val="00E03246"/>
    <w:rsid w:val="00E1210D"/>
    <w:rsid w:val="00E128EE"/>
    <w:rsid w:val="00E16495"/>
    <w:rsid w:val="00E213CA"/>
    <w:rsid w:val="00E26B5E"/>
    <w:rsid w:val="00E26E20"/>
    <w:rsid w:val="00E33FA1"/>
    <w:rsid w:val="00E36209"/>
    <w:rsid w:val="00E420BB"/>
    <w:rsid w:val="00E4639B"/>
    <w:rsid w:val="00E47AD4"/>
    <w:rsid w:val="00E50DF6"/>
    <w:rsid w:val="00E54EB4"/>
    <w:rsid w:val="00E617F8"/>
    <w:rsid w:val="00E6508C"/>
    <w:rsid w:val="00E703C9"/>
    <w:rsid w:val="00E704F9"/>
    <w:rsid w:val="00E820FA"/>
    <w:rsid w:val="00E827DE"/>
    <w:rsid w:val="00E84838"/>
    <w:rsid w:val="00E93732"/>
    <w:rsid w:val="00E94891"/>
    <w:rsid w:val="00E9513D"/>
    <w:rsid w:val="00E965C5"/>
    <w:rsid w:val="00E96A3A"/>
    <w:rsid w:val="00E97402"/>
    <w:rsid w:val="00E97B99"/>
    <w:rsid w:val="00EA7511"/>
    <w:rsid w:val="00EA78FF"/>
    <w:rsid w:val="00EB2E9D"/>
    <w:rsid w:val="00EB34A9"/>
    <w:rsid w:val="00EB68AD"/>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952"/>
    <w:rsid w:val="00F577F6"/>
    <w:rsid w:val="00F6025B"/>
    <w:rsid w:val="00F65266"/>
    <w:rsid w:val="00F72894"/>
    <w:rsid w:val="00F751E1"/>
    <w:rsid w:val="00F76407"/>
    <w:rsid w:val="00F81D61"/>
    <w:rsid w:val="00F8330C"/>
    <w:rsid w:val="00F85E35"/>
    <w:rsid w:val="00F8746C"/>
    <w:rsid w:val="00F92A31"/>
    <w:rsid w:val="00F962DD"/>
    <w:rsid w:val="00FA5FA4"/>
    <w:rsid w:val="00FA6327"/>
    <w:rsid w:val="00FB4C19"/>
    <w:rsid w:val="00FB50B3"/>
    <w:rsid w:val="00FB6E24"/>
    <w:rsid w:val="00FB7149"/>
    <w:rsid w:val="00FC08DB"/>
    <w:rsid w:val="00FC4098"/>
    <w:rsid w:val="00FC484F"/>
    <w:rsid w:val="00FC6E5C"/>
    <w:rsid w:val="00FD159D"/>
    <w:rsid w:val="00FD347F"/>
    <w:rsid w:val="00FD3EF8"/>
    <w:rsid w:val="00FD41A5"/>
    <w:rsid w:val="00FD6562"/>
    <w:rsid w:val="00FE0820"/>
    <w:rsid w:val="00FE1625"/>
    <w:rsid w:val="00FE21BC"/>
    <w:rsid w:val="00FE26A6"/>
    <w:rsid w:val="00FE3A40"/>
    <w:rsid w:val="00FF1646"/>
    <w:rsid w:val="00FF3758"/>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emf"/><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E168E-6FB5-4F4C-AA06-FBA719084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15</Pages>
  <Words>19202</Words>
  <Characters>109457</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840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415</cp:revision>
  <cp:lastPrinted>2019-04-25T15:35:00Z</cp:lastPrinted>
  <dcterms:created xsi:type="dcterms:W3CDTF">2019-04-09T17:14:00Z</dcterms:created>
  <dcterms:modified xsi:type="dcterms:W3CDTF">2019-04-2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